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E481B" w:rsidRDefault="00753E5D" w:rsidP="004E481B">
      <w:pPr>
        <w:spacing w:line="480" w:lineRule="auto"/>
        <w:jc w:val="both"/>
      </w:pPr>
      <w:r w:rsidRPr="00753E5D">
        <w:t>The egress</w:t>
      </w:r>
      <w:r w:rsidR="004E481B">
        <w:t xml:space="preserve"> of enveloped virus</w:t>
      </w:r>
      <w:bookmarkStart w:id="0" w:name="_GoBack"/>
      <w:bookmarkEnd w:id="0"/>
      <w:r w:rsidR="004E481B">
        <w:t>es</w:t>
      </w:r>
      <w:r w:rsidR="00E975D7">
        <w:t xml:space="preserve"> is</w:t>
      </w:r>
      <w:r>
        <w:t xml:space="preserve"> well characterized</w:t>
      </w:r>
      <w:r w:rsidR="00780EFF">
        <w:t xml:space="preserve"> </w:t>
      </w:r>
      <w:r w:rsidR="00780EFF">
        <w:fldChar w:fldCharType="begin">
          <w:fldData xml:space="preserve">PEVuZE5vdGU+PENpdGU+PEF1dGhvcj5NYXJ0aW4tU2VycmFubzwvQXV0aG9yPjxZZWFyPjIwMTE8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NYXJ0aW4tU2VycmFubzwvQXV0aG9yPjxZZWFyPjIwMTE8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</w:fldData>
        </w:fldChar>
      </w:r>
      <w:r w:rsidR="00240B62">
        <w:instrText xml:space="preserve"> ADDIN EN.CITE.DATA </w:instrText>
      </w:r>
      <w:r w:rsidR="00240B62">
        <w:fldChar w:fldCharType="end"/>
      </w:r>
      <w:r w:rsidR="00780EFF">
        <w:fldChar w:fldCharType="separate"/>
      </w:r>
      <w:r w:rsidR="00240B62">
        <w:rPr>
          <w:noProof/>
        </w:rPr>
        <w:t>(</w:t>
      </w:r>
      <w:hyperlink w:anchor="_ENREF_1" w:tooltip="Martin-Serrano, 2011 #9" w:history="1">
        <w:r w:rsidR="00262854">
          <w:rPr>
            <w:noProof/>
          </w:rPr>
          <w:t>1-4</w:t>
        </w:r>
      </w:hyperlink>
      <w:r w:rsidR="00240B62">
        <w:rPr>
          <w:noProof/>
        </w:rPr>
        <w:t>)</w:t>
      </w:r>
      <w:r w:rsidR="00780EFF">
        <w:fldChar w:fldCharType="end"/>
      </w:r>
      <w:r>
        <w:t xml:space="preserve">. Nascent capsids become </w:t>
      </w:r>
      <w:r w:rsidR="00311C43">
        <w:t>engulfed</w:t>
      </w:r>
      <w:r>
        <w:t xml:space="preserve"> in </w:t>
      </w:r>
      <w:r w:rsidR="00311C43">
        <w:t xml:space="preserve">a plasma </w:t>
      </w:r>
      <w:r>
        <w:t>membrane-derived lipid envelope</w:t>
      </w:r>
      <w:r w:rsidRPr="00753E5D">
        <w:t xml:space="preserve"> </w:t>
      </w:r>
      <w:r>
        <w:t xml:space="preserve">by hijacking the </w:t>
      </w:r>
      <w:proofErr w:type="spellStart"/>
      <w:r>
        <w:t>multivesicular</w:t>
      </w:r>
      <w:proofErr w:type="spellEnd"/>
      <w:r>
        <w:t xml:space="preserve"> body (MVB)</w:t>
      </w:r>
      <w:r w:rsidR="00F834A7">
        <w:t xml:space="preserve"> biogenesis m</w:t>
      </w:r>
      <w:r w:rsidR="00F834A7">
        <w:t>a</w:t>
      </w:r>
      <w:r w:rsidR="00F834A7">
        <w:t>chinery</w:t>
      </w:r>
      <w:r w:rsidR="008545B5">
        <w:t xml:space="preserve"> </w:t>
      </w:r>
      <w:r w:rsidR="008545B5">
        <w:fldChar w:fldCharType="begin">
          <w:fldData xml:space="preserve">PEVuZE5vdGU+PENpdGU+PEF1dGhvcj5DYWxpc3RyaTwvQXV0aG9yPjxZZWFyPjIwMDk8L1llYXI+
PFJlY051bT4xNDwvUmVjTnVtPjxEaXNwbGF5VGV4dD4oNS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DYWxpc3RyaTwvQXV0aG9yPjxZZWFyPjIwMDk8L1llYXI+
PFJlY051bT4xNDwvUmVjTnVtPjxEaXNwbGF5VGV4dD4oNS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240B62">
        <w:instrText xml:space="preserve"> ADDIN EN.CITE.DATA </w:instrText>
      </w:r>
      <w:r w:rsidR="00240B62">
        <w:fldChar w:fldCharType="end"/>
      </w:r>
      <w:r w:rsidR="008545B5">
        <w:fldChar w:fldCharType="separate"/>
      </w:r>
      <w:r w:rsidR="00240B62">
        <w:rPr>
          <w:noProof/>
        </w:rPr>
        <w:t>(</w:t>
      </w:r>
      <w:hyperlink w:anchor="_ENREF_5" w:tooltip="Calistri, 2009 #14" w:history="1">
        <w:r w:rsidR="00262854">
          <w:rPr>
            <w:noProof/>
          </w:rPr>
          <w:t>5</w:t>
        </w:r>
      </w:hyperlink>
      <w:r w:rsidR="00240B62">
        <w:rPr>
          <w:noProof/>
        </w:rPr>
        <w:t>)</w:t>
      </w:r>
      <w:r w:rsidR="008545B5">
        <w:fldChar w:fldCharType="end"/>
      </w:r>
      <w:r>
        <w:t xml:space="preserve">. Current models propose a sequential, virus-induced recruitment of class E </w:t>
      </w:r>
      <w:proofErr w:type="spellStart"/>
      <w:r>
        <w:t>vacuolar</w:t>
      </w:r>
      <w:proofErr w:type="spellEnd"/>
      <w:r>
        <w:t xml:space="preserve"> </w:t>
      </w:r>
      <w:r w:rsidR="00DE267E">
        <w:t>pr</w:t>
      </w:r>
      <w:r w:rsidR="00DE267E">
        <w:t>o</w:t>
      </w:r>
      <w:r w:rsidR="00DE267E">
        <w:t xml:space="preserve">tein </w:t>
      </w:r>
      <w:r>
        <w:t>sorting</w:t>
      </w:r>
      <w:r w:rsidR="00E34BFF">
        <w:t xml:space="preserve"> (VPS</w:t>
      </w:r>
      <w:r w:rsidR="00D6590A">
        <w:t>)</w:t>
      </w:r>
      <w:r w:rsidR="004E481B">
        <w:t xml:space="preserve"> proteins which act in four</w:t>
      </w:r>
      <w:r>
        <w:t xml:space="preserve"> complexes, referred to as</w:t>
      </w:r>
      <w:r w:rsidR="00B070D8">
        <w:t xml:space="preserve"> endosomal sorting complex required for transport</w:t>
      </w:r>
      <w:r>
        <w:t xml:space="preserve"> </w:t>
      </w:r>
      <w:r w:rsidR="00B070D8">
        <w:t>(</w:t>
      </w:r>
      <w:r>
        <w:t>ESCRT</w:t>
      </w:r>
      <w:r w:rsidR="004E481B">
        <w:t xml:space="preserve"> 0</w:t>
      </w:r>
      <w:r w:rsidR="00311C43">
        <w:t>-III</w:t>
      </w:r>
      <w:r w:rsidR="00B070D8">
        <w:t>)</w:t>
      </w:r>
      <w:r w:rsidR="00DC016B">
        <w:t xml:space="preserve"> </w:t>
      </w:r>
      <w:r w:rsidR="00DC016B">
        <w:fldChar w:fldCharType="begin"/>
      </w:r>
      <w:r w:rsidR="00240B62">
        <w:instrText xml:space="preserve"> ADDIN EN.CITE &lt;EndNote&gt;&lt;Cite&gt;&lt;Author&gt;Morita&lt;/Author&gt;&lt;Year&gt;2012&lt;/Year&gt;&lt;RecNum&gt;7&lt;/RecNum&gt;&lt;DisplayText&gt;(6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>
        <w:fldChar w:fldCharType="separate"/>
      </w:r>
      <w:r w:rsidR="00240B62">
        <w:rPr>
          <w:noProof/>
        </w:rPr>
        <w:t>(</w:t>
      </w:r>
      <w:hyperlink w:anchor="_ENREF_6" w:tooltip="Morita, 2012 #7" w:history="1">
        <w:r w:rsidR="00262854">
          <w:rPr>
            <w:noProof/>
          </w:rPr>
          <w:t>6</w:t>
        </w:r>
      </w:hyperlink>
      <w:r w:rsidR="00240B62">
        <w:rPr>
          <w:noProof/>
        </w:rPr>
        <w:t>)</w:t>
      </w:r>
      <w:r w:rsidR="00DC016B">
        <w:fldChar w:fldCharType="end"/>
      </w:r>
      <w:r w:rsidR="004E481B">
        <w:t>.</w:t>
      </w:r>
      <w:r>
        <w:t xml:space="preserve"> </w:t>
      </w:r>
      <w:r w:rsidR="004E481B">
        <w:t>Direct interaction of retroviruses with ESCRT components via viral late domains (L-domains)</w:t>
      </w:r>
      <w:r w:rsidR="004E481B" w:rsidRPr="004E481B">
        <w:t xml:space="preserve"> </w:t>
      </w:r>
      <w:r w:rsidR="004E481B">
        <w:t xml:space="preserve">results in the ubiquitination of either interaction partner </w:t>
      </w:r>
      <w:r w:rsidR="004E481B">
        <w:fldChar w:fldCharType="begin"/>
      </w:r>
      <w:r w:rsidR="004E481B">
        <w:instrText xml:space="preserve"> ADDIN EN.CITE &lt;EndNote&gt;&lt;Cite&gt;&lt;Author&gt;Bieniasz&lt;/Author&gt;&lt;Year&gt;2006&lt;/Year&gt;&lt;RecNum&gt;12&lt;/RecNum&gt;&lt;DisplayText&gt;(7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4E481B">
        <w:fldChar w:fldCharType="separate"/>
      </w:r>
      <w:r w:rsidR="004E481B">
        <w:rPr>
          <w:noProof/>
        </w:rPr>
        <w:t>(</w:t>
      </w:r>
      <w:hyperlink w:anchor="_ENREF_7" w:tooltip="Bieniasz, 2006 #12" w:history="1">
        <w:r w:rsidR="00262854">
          <w:rPr>
            <w:noProof/>
          </w:rPr>
          <w:t>7</w:t>
        </w:r>
      </w:hyperlink>
      <w:r w:rsidR="004E481B">
        <w:rPr>
          <w:noProof/>
        </w:rPr>
        <w:t>)</w:t>
      </w:r>
      <w:r w:rsidR="004E481B">
        <w:fldChar w:fldCharType="end"/>
      </w:r>
      <w:r w:rsidR="004E481B">
        <w:t>.</w:t>
      </w:r>
      <w:r w:rsidR="004E481B" w:rsidRPr="004E481B">
        <w:t xml:space="preserve"> </w:t>
      </w:r>
      <w:r w:rsidR="004E481B">
        <w:t>Ubiquit</w:t>
      </w:r>
      <w:r w:rsidR="004E481B">
        <w:t>i</w:t>
      </w:r>
      <w:r w:rsidR="004E481B">
        <w:t xml:space="preserve">nation </w:t>
      </w:r>
      <w:r w:rsidR="00E773A6">
        <w:t>initiates</w:t>
      </w:r>
      <w:r w:rsidR="004E481B">
        <w:t xml:space="preserve"> the biogenesis and fission of MVBs and thus, budding of the </w:t>
      </w:r>
      <w:proofErr w:type="spellStart"/>
      <w:r w:rsidR="004E481B">
        <w:t>virions</w:t>
      </w:r>
      <w:proofErr w:type="spellEnd"/>
      <w:r w:rsidR="004E481B">
        <w:t xml:space="preserve"> </w:t>
      </w:r>
      <w:r w:rsidR="004E481B">
        <w:fldChar w:fldCharType="begin"/>
      </w:r>
      <w:r w:rsidR="004E481B">
        <w:instrText xml:space="preserve"> ADDIN EN.CITE &lt;EndNote&gt;&lt;Cite&gt;&lt;Author&gt;Martin-Serrano&lt;/Author&gt;&lt;Year&gt;2007&lt;/Year&gt;&lt;RecNum&gt;8&lt;/RecNum&gt;&lt;DisplayText&gt;(8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4E481B">
        <w:fldChar w:fldCharType="separate"/>
      </w:r>
      <w:r w:rsidR="004E481B">
        <w:rPr>
          <w:noProof/>
        </w:rPr>
        <w:t>(</w:t>
      </w:r>
      <w:hyperlink w:anchor="_ENREF_8" w:tooltip="Martin-Serrano, 2007 #8" w:history="1">
        <w:r w:rsidR="00262854">
          <w:rPr>
            <w:noProof/>
          </w:rPr>
          <w:t>8</w:t>
        </w:r>
      </w:hyperlink>
      <w:r w:rsidR="004E481B">
        <w:rPr>
          <w:noProof/>
        </w:rPr>
        <w:t>)</w:t>
      </w:r>
      <w:r w:rsidR="004E481B">
        <w:fldChar w:fldCharType="end"/>
      </w:r>
      <w:r w:rsidR="004E481B">
        <w:t>.</w:t>
      </w:r>
    </w:p>
    <w:p w:rsidR="00664F36" w:rsidRDefault="00126931" w:rsidP="004E481B">
      <w:pPr>
        <w:spacing w:line="480" w:lineRule="auto"/>
        <w:ind w:firstLine="720"/>
        <w:jc w:val="both"/>
      </w:pPr>
      <w:r>
        <w:t>T</w:t>
      </w:r>
      <w:r w:rsidR="00403998">
        <w:t>he</w:t>
      </w:r>
      <w:r w:rsidR="001A3A69">
        <w:t xml:space="preserve"> </w:t>
      </w:r>
      <w:r>
        <w:t>egress</w:t>
      </w:r>
      <w:r w:rsidR="00321597">
        <w:t xml:space="preserve"> of non-enveloped viruses</w:t>
      </w:r>
      <w:r>
        <w:t xml:space="preserve"> is less well understood. In general, release of non-enveloped viruses is</w:t>
      </w:r>
      <w:r w:rsidR="00321597">
        <w:t xml:space="preserve"> associated with cellular lysis, thus </w:t>
      </w:r>
      <w:r w:rsidR="00F72FF3">
        <w:t>considered</w:t>
      </w:r>
      <w:r w:rsidR="00321597">
        <w:t xml:space="preserve"> a passive process</w:t>
      </w:r>
      <w:r w:rsidR="007611BA">
        <w:t xml:space="preserve"> </w:t>
      </w:r>
      <w:r w:rsidR="007611BA">
        <w:fldChar w:fldCharType="begin">
          <w:fldData xml:space="preserve">PEVuZE5vdGU+PENpdGU+PEF1dGhvcj5UYXR0ZXJzYWxsPC9BdXRob3I+PFllYXI+MTk3MjwvWWVh
cj48UmVjTnVtPjE3PC9SZWNOdW0+PERpc3BsYXlUZXh0Pig5LTEzKTwvRGlzcGxheVRleHQ+PHJl
Y29yZD48cmVjLW51bWJlcj4xNzwvcmVjLW51bWJlcj48Zm9yZWlnbi1rZXlzPjxrZXkgYXBwPSJF
TiIgZGItaWQ9InA5YTk1YWRhMng5ZGZrZXRheDVwc2Z2NzJ3Mjlzc3JwZWRmZiI+MTc8L2tleT48
L2ZvcmVpZ24ta2V5cz48cmVmLXR5cGUgbmFtZT0iSm91cm5hbCBBcnRpY2xlIj4xNzwvcmVmLXR5
cGU+PGNvbnRyaWJ1dG9ycz48YXV0aG9ycz48YXV0aG9yPlRhdHRlcnNhbGwsIFAuPC9hdXRob3I+
PC9hdXRob3JzPjwvY29udHJpYnV0b3JzPjx0aXRsZXM+PHRpdGxlPlJlcGxpY2F0aW9uIG9mIHRo
ZSBwYXJ2b3ZpcnVzIE1WTS4gSS4gRGVwZW5kZW5jZSBvZiB2aXJ1cyBtdWx0aXBsaWNhdGlvbiBh
bmQgcGxhcXVlIGZvcm1hdGlvbiBvbiBjZWxsIGdyb3d0aD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Tg2LTkw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=
</w:fldData>
        </w:fldChar>
      </w:r>
      <w:r w:rsidR="004E481B">
        <w:instrText xml:space="preserve"> ADDIN EN.CITE </w:instrText>
      </w:r>
      <w:r w:rsidR="004E481B">
        <w:fldChar w:fldCharType="begin">
          <w:fldData xml:space="preserve">PEVuZE5vdGU+PENpdGU+PEF1dGhvcj5UYXR0ZXJzYWxsPC9BdXRob3I+PFllYXI+MTk3MjwvWWVh
cj48UmVjTnVtPjE3PC9SZWNOdW0+PERpc3BsYXlUZXh0Pig5LTEzKTwvRGlzcGxheVRleHQ+PHJl
Y29yZD48cmVjLW51bWJlcj4xNzwvcmVjLW51bWJlcj48Zm9yZWlnbi1rZXlzPjxrZXkgYXBwPSJF
TiIgZGItaWQ9InA5YTk1YWRhMng5ZGZrZXRheDVwc2Z2NzJ3Mjlzc3JwZWRmZiI+MTc8L2tleT48
L2ZvcmVpZ24ta2V5cz48cmVmLXR5cGUgbmFtZT0iSm91cm5hbCBBcnRpY2xlIj4xNzwvcmVmLXR5
cGU+PGNvbnRyaWJ1dG9ycz48YXV0aG9ycz48YXV0aG9yPlRhdHRlcnNhbGwsIFAuPC9hdXRob3I+
PC9hdXRob3JzPjwvY29udHJpYnV0b3JzPjx0aXRsZXM+PHRpdGxlPlJlcGxpY2F0aW9uIG9mIHRo
ZSBwYXJ2b3ZpcnVzIE1WTS4gSS4gRGVwZW5kZW5jZSBvZiB2aXJ1cyBtdWx0aXBsaWNhdGlvbiBh
bmQgcGxhcXVlIGZvcm1hdGlvbiBvbiBjZWxsIGdyb3d0aD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Tg2LTkw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=
</w:fldData>
        </w:fldChar>
      </w:r>
      <w:r w:rsidR="004E481B">
        <w:instrText xml:space="preserve"> ADDIN EN.CITE.DATA </w:instrText>
      </w:r>
      <w:r w:rsidR="004E481B">
        <w:fldChar w:fldCharType="end"/>
      </w:r>
      <w:r w:rsidR="007611BA">
        <w:fldChar w:fldCharType="separate"/>
      </w:r>
      <w:r w:rsidR="004E481B">
        <w:rPr>
          <w:noProof/>
        </w:rPr>
        <w:t>(</w:t>
      </w:r>
      <w:hyperlink w:anchor="_ENREF_9" w:tooltip="Tattersall, 1972 #17" w:history="1">
        <w:r w:rsidR="00262854">
          <w:rPr>
            <w:noProof/>
          </w:rPr>
          <w:t>9-13</w:t>
        </w:r>
      </w:hyperlink>
      <w:r w:rsidR="004E481B">
        <w:rPr>
          <w:noProof/>
        </w:rPr>
        <w:t>)</w:t>
      </w:r>
      <w:r w:rsidR="007611BA">
        <w:fldChar w:fldCharType="end"/>
      </w:r>
      <w:r w:rsidR="00321597">
        <w:t>. However, there is rising evidence that an active egress precedes virus-induced cell lysis</w:t>
      </w:r>
      <w:r>
        <w:t xml:space="preserve"> and subsequent passive release</w:t>
      </w:r>
      <w:r w:rsidR="00321597">
        <w:t xml:space="preserve">. </w:t>
      </w:r>
      <w:r w:rsidR="00B6115A">
        <w:t>For instance,</w:t>
      </w:r>
      <w:r w:rsidR="00F47A7A">
        <w:t xml:space="preserve"> </w:t>
      </w:r>
      <w:r w:rsidR="00B6115A">
        <w:t>bluetongue virus (BTV)</w:t>
      </w:r>
      <w:r w:rsidR="00321597">
        <w:t xml:space="preserve"> </w:t>
      </w:r>
      <w:r w:rsidR="00F72FF3">
        <w:t>has been demonstrated to</w:t>
      </w:r>
      <w:r w:rsidR="00440A3D">
        <w:t xml:space="preserve"> usurp the ESCRT machinery for egress</w:t>
      </w:r>
      <w:r w:rsidR="00F47A7A">
        <w:t xml:space="preserve"> by means of its L-domains</w:t>
      </w:r>
      <w:r w:rsidR="008224A3">
        <w:t xml:space="preserve"> </w:t>
      </w:r>
      <w:r w:rsidR="008224A3">
        <w:fldChar w:fldCharType="begin">
          <w:fldData xml:space="preserve">PEVuZE5vdGU+PENpdGU+PEF1dGhvcj5Nb2hsPC9BdXRob3I+PFllYXI+MjAxNDwvWWVhcj48UmVj
TnVtPjE8L1JlY051bT48RGlzcGxheVRleHQ+KDE0LCAx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F47A7A">
        <w:instrText xml:space="preserve"> ADDIN EN.CITE </w:instrText>
      </w:r>
      <w:r w:rsidR="00F47A7A">
        <w:fldChar w:fldCharType="begin">
          <w:fldData xml:space="preserve">PEVuZE5vdGU+PENpdGU+PEF1dGhvcj5Nb2hsPC9BdXRob3I+PFllYXI+MjAxNDwvWWVhcj48UmVj
TnVtPjE8L1JlY051bT48RGlzcGxheVRleHQ+KDE0LCAx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F47A7A">
        <w:instrText xml:space="preserve"> ADDIN EN.CITE.DATA </w:instrText>
      </w:r>
      <w:r w:rsidR="00F47A7A">
        <w:fldChar w:fldCharType="end"/>
      </w:r>
      <w:r w:rsidR="008224A3">
        <w:fldChar w:fldCharType="separate"/>
      </w:r>
      <w:r w:rsidR="00F47A7A">
        <w:rPr>
          <w:noProof/>
        </w:rPr>
        <w:t>(</w:t>
      </w:r>
      <w:hyperlink w:anchor="_ENREF_14" w:tooltip="Mohl, 2014 #1" w:history="1">
        <w:r w:rsidR="00262854">
          <w:rPr>
            <w:noProof/>
          </w:rPr>
          <w:t>14</w:t>
        </w:r>
      </w:hyperlink>
      <w:r w:rsidR="00F47A7A">
        <w:rPr>
          <w:noProof/>
        </w:rPr>
        <w:t xml:space="preserve">, </w:t>
      </w:r>
      <w:hyperlink w:anchor="_ENREF_15" w:tooltip="Wirblich, 2005 #5" w:history="1">
        <w:r w:rsidR="00262854">
          <w:rPr>
            <w:noProof/>
          </w:rPr>
          <w:t>15</w:t>
        </w:r>
      </w:hyperlink>
      <w:r w:rsidR="00F47A7A">
        <w:rPr>
          <w:noProof/>
        </w:rPr>
        <w:t>)</w:t>
      </w:r>
      <w:r w:rsidR="008224A3">
        <w:fldChar w:fldCharType="end"/>
      </w:r>
      <w:r w:rsidR="00F47A7A">
        <w:t>.</w:t>
      </w:r>
      <w:r w:rsidR="00403998">
        <w:t xml:space="preserve"> </w:t>
      </w:r>
      <w:r w:rsidR="00557A5C">
        <w:t xml:space="preserve">Similarly, Hepatitis A virus (HAV) release involves </w:t>
      </w:r>
      <w:r w:rsidR="00EF16F2">
        <w:t>ESCRT-associated proteins</w:t>
      </w:r>
      <w:r w:rsidR="00B6115A">
        <w:t xml:space="preserve"> </w:t>
      </w:r>
      <w:r w:rsidR="00014233">
        <w:fldChar w:fldCharType="begin">
          <w:fldData xml:space="preserve">PEVuZE5vdGU+PENpdGU+PEF1dGhvcj5GZW5nPC9BdXRob3I+PFllYXI+MjAxMzwvWWVhcj48UmVj
TnVtPjI0PC9SZWNOdW0+PERpc3BsYXlUZXh0PigxNi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4E481B">
        <w:instrText xml:space="preserve"> ADDIN EN.CITE </w:instrText>
      </w:r>
      <w:r w:rsidR="004E481B">
        <w:fldChar w:fldCharType="begin">
          <w:fldData xml:space="preserve">PEVuZE5vdGU+PENpdGU+PEF1dGhvcj5GZW5nPC9BdXRob3I+PFllYXI+MjAxMzwvWWVhcj48UmVj
TnVtPjI0PC9SZWNOdW0+PERpc3BsYXlUZXh0PigxNi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4E481B">
        <w:instrText xml:space="preserve"> ADDIN EN.CITE.DATA </w:instrText>
      </w:r>
      <w:r w:rsidR="004E481B">
        <w:fldChar w:fldCharType="end"/>
      </w:r>
      <w:r w:rsidR="00014233">
        <w:fldChar w:fldCharType="separate"/>
      </w:r>
      <w:r w:rsidR="004E481B">
        <w:rPr>
          <w:noProof/>
        </w:rPr>
        <w:t>(</w:t>
      </w:r>
      <w:hyperlink w:anchor="_ENREF_16" w:tooltip="Feng, 2013 #24" w:history="1">
        <w:r w:rsidR="00262854">
          <w:rPr>
            <w:noProof/>
          </w:rPr>
          <w:t>16</w:t>
        </w:r>
      </w:hyperlink>
      <w:r w:rsidR="004E481B">
        <w:rPr>
          <w:noProof/>
        </w:rPr>
        <w:t>)</w:t>
      </w:r>
      <w:r w:rsidR="00014233">
        <w:fldChar w:fldCharType="end"/>
      </w:r>
      <w:r w:rsidR="00557A5C">
        <w:t>.</w:t>
      </w:r>
      <w:r w:rsidR="00EF16F2">
        <w:t xml:space="preserve"> </w:t>
      </w:r>
      <w:r w:rsidR="00B6115A">
        <w:t>Furthermore, d</w:t>
      </w:r>
      <w:r w:rsidR="00EF16F2">
        <w:t xml:space="preserve">rug-induced stimulation of the autophagy pathway increased non-lytic spread of </w:t>
      </w:r>
      <w:r w:rsidR="00B6115A">
        <w:t>polio</w:t>
      </w:r>
      <w:r w:rsidR="00EF16F2">
        <w:t xml:space="preserve">virus </w:t>
      </w:r>
      <w:r w:rsidR="00B6115A">
        <w:t>and</w:t>
      </w:r>
      <w:r w:rsidR="00EF16F2">
        <w:t xml:space="preserve"> </w:t>
      </w:r>
      <w:r w:rsidR="00B6115A">
        <w:t>p</w:t>
      </w:r>
      <w:r w:rsidR="00EB594D">
        <w:t xml:space="preserve">rogeny </w:t>
      </w:r>
      <w:proofErr w:type="spellStart"/>
      <w:r w:rsidR="00EB594D">
        <w:t>virions</w:t>
      </w:r>
      <w:proofErr w:type="spellEnd"/>
      <w:r w:rsidR="00EB594D">
        <w:t xml:space="preserve"> were shown to accumulate unilaterally on the apical surface of polarized and productively infected </w:t>
      </w:r>
      <w:r w:rsidR="00873160">
        <w:t>epithe</w:t>
      </w:r>
      <w:r w:rsidR="0081449F">
        <w:t xml:space="preserve">lial cells </w:t>
      </w:r>
      <w:r w:rsidR="00B6115A">
        <w:fldChar w:fldCharType="begin">
          <w:fldData xml:space="preserve">PEVuZE5vdGU+PENpdGU+PEF1dGhvcj5CaXJkPC9BdXRob3I+PFllYXI+MjAxNDwvWWVhcj48UmVj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EzMDgxLTY8L3BhZ2VzPjx2b2x1bWU+MTExPC92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CaXJkPC9BdXRob3I+PFllYXI+MjAxNDwvWWVhcj48UmVj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EzMDgxLTY8L3BhZ2VzPjx2b2x1bWU+MTExPC92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</w:fldData>
        </w:fldChar>
      </w:r>
      <w:r w:rsidR="00B6115A">
        <w:instrText xml:space="preserve"> ADDIN EN.CITE.DATA </w:instrText>
      </w:r>
      <w:r w:rsidR="00B6115A">
        <w:fldChar w:fldCharType="end"/>
      </w:r>
      <w:r w:rsidR="00B6115A">
        <w:fldChar w:fldCharType="separate"/>
      </w:r>
      <w:r w:rsidR="00B6115A">
        <w:rPr>
          <w:noProof/>
        </w:rPr>
        <w:t>(</w:t>
      </w:r>
      <w:hyperlink w:anchor="_ENREF_17" w:tooltip="Bird, 2014 #23" w:history="1">
        <w:r w:rsidR="00262854">
          <w:rPr>
            <w:noProof/>
          </w:rPr>
          <w:t>17</w:t>
        </w:r>
      </w:hyperlink>
      <w:r w:rsidR="00B6115A">
        <w:rPr>
          <w:noProof/>
        </w:rPr>
        <w:t xml:space="preserve">, </w:t>
      </w:r>
      <w:hyperlink w:anchor="_ENREF_18" w:tooltip="Tucker, 1993 #26" w:history="1">
        <w:r w:rsidR="00262854">
          <w:rPr>
            <w:noProof/>
          </w:rPr>
          <w:t>18</w:t>
        </w:r>
      </w:hyperlink>
      <w:r w:rsidR="00B6115A">
        <w:rPr>
          <w:noProof/>
        </w:rPr>
        <w:t>)</w:t>
      </w:r>
      <w:r w:rsidR="00B6115A">
        <w:fldChar w:fldCharType="end"/>
      </w:r>
      <w:r w:rsidR="00873160">
        <w:t>. Equally</w:t>
      </w:r>
      <w:r w:rsidR="00403998">
        <w:t>, simian</w:t>
      </w:r>
      <w:r w:rsidR="009A10E0">
        <w:t xml:space="preserve"> </w:t>
      </w:r>
      <w:proofErr w:type="spellStart"/>
      <w:r w:rsidR="009A10E0">
        <w:t>vacuolating</w:t>
      </w:r>
      <w:proofErr w:type="spellEnd"/>
      <w:r w:rsidR="00403998">
        <w:t xml:space="preserve"> </w:t>
      </w:r>
      <w:r w:rsidR="00873160">
        <w:t>virus 40 (SV40)</w:t>
      </w:r>
      <w:r w:rsidR="00E773A6">
        <w:t xml:space="preserve"> and simian rotavirus (RRV) were</w:t>
      </w:r>
      <w:r w:rsidR="00403998">
        <w:t xml:space="preserve"> </w:t>
      </w:r>
      <w:r w:rsidR="00C22BC9">
        <w:t>almost exclusively</w:t>
      </w:r>
      <w:r w:rsidR="00873160">
        <w:t xml:space="preserve"> recovered from the apical culture fluid of polarized epithelial cells</w:t>
      </w:r>
      <w:r w:rsidR="00E773A6">
        <w:t xml:space="preserve"> prior to cell lysis</w:t>
      </w:r>
      <w:r w:rsidR="00873160">
        <w:t>.</w:t>
      </w:r>
      <w:r w:rsidR="00F51E49">
        <w:t xml:space="preserve"> </w:t>
      </w:r>
      <w:r w:rsidR="009C06B0">
        <w:t>Electron microscopy studies and sp</w:t>
      </w:r>
      <w:r w:rsidR="009C06B0">
        <w:t>e</w:t>
      </w:r>
      <w:r w:rsidR="009C06B0">
        <w:t xml:space="preserve">cific inhibition of vesicular transport pathways indicate a vesicle-associated release of progeny </w:t>
      </w:r>
      <w:proofErr w:type="spellStart"/>
      <w:r w:rsidR="009C06B0">
        <w:t>virions</w:t>
      </w:r>
      <w:proofErr w:type="spellEnd"/>
      <w:r w:rsidR="00F47A7A">
        <w:t xml:space="preserve"> </w:t>
      </w:r>
      <w:r w:rsidR="00B070D8">
        <w:fldChar w:fldCharType="begin">
          <w:fldData xml:space="preserve">PEVuZE5vdGU+PENpdGU+PEF1dGhvcj5DbGF5c29uPC9BdXRob3I+PFllYXI+MTk4OTwvWWVhcj48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4MjY4LTgyNzg8L3BhZ2VzPjx2b2x1bWU+NzE8L3ZvbHVtZT48bnVtYmVyPjExPC9u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DbGF5c29uPC9BdXRob3I+PFllYXI+MTk4OTwvWWVhcj48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4MjY4LTgyNzg8L3BhZ2VzPjx2b2x1bWU+NzE8L3ZvbHVtZT48bnVtYmVyPjExPC9u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</w:fldData>
        </w:fldChar>
      </w:r>
      <w:r w:rsidR="00B6115A">
        <w:instrText xml:space="preserve"> ADDIN EN.CITE.DATA </w:instrText>
      </w:r>
      <w:r w:rsidR="00B6115A">
        <w:fldChar w:fldCharType="end"/>
      </w:r>
      <w:r w:rsidR="00B070D8">
        <w:fldChar w:fldCharType="separate"/>
      </w:r>
      <w:r w:rsidR="00B6115A">
        <w:rPr>
          <w:noProof/>
        </w:rPr>
        <w:t>(</w:t>
      </w:r>
      <w:hyperlink w:anchor="_ENREF_19" w:tooltip="Clayson, 1989 #6" w:history="1">
        <w:r w:rsidR="00262854">
          <w:rPr>
            <w:noProof/>
          </w:rPr>
          <w:t>19</w:t>
        </w:r>
      </w:hyperlink>
      <w:r w:rsidR="00B6115A">
        <w:rPr>
          <w:noProof/>
        </w:rPr>
        <w:t xml:space="preserve">, </w:t>
      </w:r>
      <w:hyperlink w:anchor="_ENREF_20" w:tooltip="Jourdan, 1997 #27" w:history="1">
        <w:r w:rsidR="00262854">
          <w:rPr>
            <w:noProof/>
          </w:rPr>
          <w:t>20</w:t>
        </w:r>
      </w:hyperlink>
      <w:r w:rsidR="00B6115A">
        <w:rPr>
          <w:noProof/>
        </w:rPr>
        <w:t>)</w:t>
      </w:r>
      <w:r w:rsidR="00B070D8">
        <w:fldChar w:fldCharType="end"/>
      </w:r>
      <w:r w:rsidR="009C06B0">
        <w:t xml:space="preserve">. </w:t>
      </w:r>
      <w:r w:rsidR="00C22BC9">
        <w:t xml:space="preserve">  </w:t>
      </w:r>
      <w:r w:rsidR="00056DD9">
        <w:t xml:space="preserve">  </w:t>
      </w:r>
      <w:r w:rsidR="00F72FF3">
        <w:t xml:space="preserve"> </w:t>
      </w:r>
      <w:r w:rsidR="009E295A">
        <w:t xml:space="preserve"> </w:t>
      </w:r>
    </w:p>
    <w:p w:rsidR="0067326E" w:rsidRDefault="00EB61AB" w:rsidP="008A209E">
      <w:pPr>
        <w:spacing w:line="480" w:lineRule="auto"/>
        <w:ind w:firstLine="720"/>
        <w:jc w:val="both"/>
      </w:pPr>
      <w:r>
        <w:t xml:space="preserve">Recent </w:t>
      </w:r>
      <w:r w:rsidR="006C5831">
        <w:t>studies</w:t>
      </w:r>
      <w:r>
        <w:t xml:space="preserve"> show increasing evidence for </w:t>
      </w:r>
      <w:r w:rsidR="0067326E">
        <w:t xml:space="preserve">an </w:t>
      </w:r>
      <w:r>
        <w:t xml:space="preserve">active egress of parvoviruses (PV), a group of small, non-enveloped viruses. </w:t>
      </w:r>
      <w:r w:rsidR="00B6115A">
        <w:t>Autonomous rodent</w:t>
      </w:r>
      <w:r w:rsidR="00536E7F">
        <w:t xml:space="preserve"> PVs</w:t>
      </w:r>
      <w:r w:rsidR="00B6115A">
        <w:t>, including minute virus of mice (MVM),</w:t>
      </w:r>
      <w:r w:rsidR="00536E7F">
        <w:t xml:space="preserve"> di</w:t>
      </w:r>
      <w:r w:rsidR="00536E7F">
        <w:t>s</w:t>
      </w:r>
      <w:r w:rsidR="00536E7F">
        <w:t xml:space="preserve">play a T=1 icosahedral capsid </w:t>
      </w:r>
      <w:r w:rsidR="00934E55">
        <w:t>containing</w:t>
      </w:r>
      <w:r w:rsidR="00536E7F">
        <w:t xml:space="preserve"> a single-stranded DNA genome of about 5 kb</w:t>
      </w:r>
      <w:r w:rsidR="004A3B6D">
        <w:t xml:space="preserve"> </w:t>
      </w:r>
      <w:r w:rsidR="004A3B6D">
        <w:fldChar w:fldCharType="begin"/>
      </w:r>
      <w:r w:rsidR="004E481B">
        <w:instrText xml:space="preserve"> ADDIN EN.CITE &lt;EndNote&gt;&lt;Cite&gt;&lt;Author&gt;Cotmore&lt;/Author&gt;&lt;Year&gt;1987&lt;/Year&gt;&lt;RecNum&gt;18&lt;/RecNum&gt;&lt;DisplayText&gt;(10)&lt;/DisplayText&gt;&lt;record&gt;&lt;rec-number&gt;18&lt;/rec-number&gt;&lt;foreign-keys&gt;&lt;key app="EN" db-id="p9a95ada2x9dfketax5psfv72w29ssrpedff"&gt;18&lt;/key&gt;&lt;/foreign-keys&gt;&lt;ref-type name="Journal Article"&gt;17&lt;/ref-type&gt;&lt;contributors&gt;&lt;authors&gt;&lt;author&gt;Cotmore, S. F.&lt;/author&gt;&lt;author&gt;Tattersall, P.&lt;/author&gt;&lt;/authors&gt;&lt;/contributors&gt;&lt;titles&gt;&lt;title&gt;The autonomously replicating parvoviruses of vertebrates&lt;/title&gt;&lt;secondary-title&gt;Adv Virus Res&lt;/secondary-title&gt;&lt;alt-title&gt;Advances in virus research&lt;/alt-title&gt;&lt;/titles&gt;&lt;periodical&gt;&lt;full-title&gt;Adv Virus Res&lt;/full-title&gt;&lt;abbr-1&gt;Advances in virus research&lt;/abbr-1&gt;&lt;/periodical&gt;&lt;alt-periodical&gt;&lt;full-title&gt;Adv Virus Res&lt;/full-title&gt;&lt;abbr-1&gt;Advances in virus research&lt;/abbr-1&gt;&lt;/alt-periodical&gt;&lt;pages&gt;91-174&lt;/pages&gt;&lt;volume&gt;33&lt;/volume&gt;&lt;edition&gt;1987/01/01&lt;/edition&gt;&lt;keywords&gt;&lt;keyword&gt;Antigens, Viral/analysis&lt;/keyword&gt;&lt;keyword&gt;Cell Cycle&lt;/keyword&gt;&lt;keyword&gt;DNA Replication&lt;/keyword&gt;&lt;keyword&gt;DNA, Viral/genetics&lt;/keyword&gt;&lt;keyword&gt;Gene Expression Regulation&lt;/keyword&gt;&lt;keyword&gt;Genes, Viral&lt;/keyword&gt;&lt;keyword&gt;Morphogenesis&lt;/keyword&gt;&lt;keyword&gt;Nucleic Acid Conformation&lt;/keyword&gt;&lt;keyword&gt;Parvoviridae/classification/*physiology&lt;/keyword&gt;&lt;keyword&gt;Protein Biosynthesis&lt;/keyword&gt;&lt;keyword&gt;Transcription, Genetic&lt;/keyword&gt;&lt;keyword&gt;Viral Proteins/immunology/physiology&lt;/keyword&gt;&lt;keyword&gt;*Virus Replication&lt;/keyword&gt;&lt;/keywords&gt;&lt;dates&gt;&lt;year&gt;1987&lt;/year&gt;&lt;/dates&gt;&lt;isbn&gt;0065-3527 (Print)&amp;#xD;0065-3527 (Linking)&lt;/isbn&gt;&lt;accession-num&gt;3296697&lt;/accession-num&gt;&lt;work-type&gt;Research Support, U.S. Gov&amp;apos;t, P.H.S.&amp;#xD;Review&lt;/work-type&gt;&lt;urls&gt;&lt;related-urls&gt;&lt;url&gt;http://www.ncbi.nlm.nih.gov/pubmed/3296697&lt;/url&gt;&lt;/related-urls&gt;&lt;/urls&gt;&lt;language&gt;eng&lt;/language&gt;&lt;/record&gt;&lt;/Cite&gt;&lt;/EndNote&gt;</w:instrText>
      </w:r>
      <w:r w:rsidR="004A3B6D">
        <w:fldChar w:fldCharType="separate"/>
      </w:r>
      <w:r w:rsidR="004E481B">
        <w:rPr>
          <w:noProof/>
        </w:rPr>
        <w:t>(</w:t>
      </w:r>
      <w:hyperlink w:anchor="_ENREF_10" w:tooltip="Cotmore, 1987 #18" w:history="1">
        <w:r w:rsidR="00262854">
          <w:rPr>
            <w:noProof/>
          </w:rPr>
          <w:t>10</w:t>
        </w:r>
      </w:hyperlink>
      <w:r w:rsidR="004E481B">
        <w:rPr>
          <w:noProof/>
        </w:rPr>
        <w:t>)</w:t>
      </w:r>
      <w:r w:rsidR="004A3B6D">
        <w:fldChar w:fldCharType="end"/>
      </w:r>
      <w:r w:rsidR="00536E7F">
        <w:t xml:space="preserve">. </w:t>
      </w:r>
      <w:r w:rsidR="0067326E">
        <w:t>The co</w:t>
      </w:r>
      <w:r w:rsidR="0067326E">
        <w:t>m</w:t>
      </w:r>
      <w:r w:rsidR="0067326E">
        <w:t>pact coding sequence contains two large overlapping open reading frames (ORFs) under the control of</w:t>
      </w:r>
      <w:r w:rsidR="002035FD">
        <w:t xml:space="preserve"> an early and a late promoter, termed P4 and P38, respectively.</w:t>
      </w:r>
      <w:r w:rsidR="0067326E">
        <w:t xml:space="preserve"> P4 controls the expression of the viral non-structural proteins NS1 and NS2, while P38 drives the expression of the viral capsid proteins VP1 and VP2, as well as the non-structural protein SAT</w:t>
      </w:r>
      <w:r w:rsidR="004A3B6D">
        <w:t xml:space="preserve"> </w:t>
      </w:r>
      <w:r w:rsidR="004A3B6D">
        <w:fldChar w:fldCharType="begin"/>
      </w:r>
      <w:r w:rsidR="00B6115A">
        <w:instrText xml:space="preserve"> ADDIN EN.CITE &lt;EndNote&gt;&lt;Cite&gt;&lt;Author&gt;Pintel&lt;/Author&gt;&lt;Year&gt;1983&lt;/Year&gt;&lt;RecNum&gt;29&lt;/RecNum&gt;&lt;DisplayText&gt;(21)&lt;/DisplayText&gt;&lt;record&gt;&lt;rec-number&gt;29&lt;/rec-number&gt;&lt;foreign-keys&gt;&lt;key app="EN" db-id="p9a95ada2x9dfketax5psfv72w29ssrpedff"&gt;29&lt;/key&gt;&lt;/foreign-keys&gt;&lt;ref-type name="Journal Article"&gt;17&lt;/ref-type&gt;&lt;contributors&gt;&lt;authors&gt;&lt;author&gt;Pintel, D.&lt;/author&gt;&lt;author&gt;Dadachanji, D.&lt;/author&gt;&lt;author&gt;Astell, C. R.&lt;/author&gt;&lt;author&gt;Ward, D. C.&lt;/author&gt;&lt;/authors&gt;&lt;/contributors&gt;&lt;titles&gt;&lt;title&gt;The genome of minute virus of mice, an autonomous parvovirus, encodes two overlapping transcription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19-38&lt;/pages&gt;&lt;volume&gt;11&lt;/volume&gt;&lt;number&gt;4&lt;/number&gt;&lt;edition&gt;1983/02/25&lt;/edition&gt;&lt;keywords&gt;&lt;keyword&gt;Animals&lt;/keyword&gt;&lt;keyword&gt;Base Sequence&lt;/keyword&gt;&lt;keyword&gt;Cloning, Molecular&lt;/keyword&gt;&lt;keyword&gt;*Genes&lt;/keyword&gt;&lt;keyword&gt;*Genes, Viral&lt;/keyword&gt;&lt;keyword&gt;Mice&lt;/keyword&gt;&lt;keyword&gt;Minute virus of mice/*genetics&lt;/keyword&gt;&lt;keyword&gt;Molecular Weight&lt;/keyword&gt;&lt;keyword&gt;Nucleic Acid Hybridization&lt;/keyword&gt;&lt;keyword&gt;Parvoviridae/*genetics&lt;/keyword&gt;&lt;keyword&gt;RNA Polymerase II/metabolism&lt;/keyword&gt;&lt;keyword&gt;RNA, Viral/genetics&lt;/keyword&gt;&lt;keyword&gt;*Transcription, Genetic&lt;/keyword&gt;&lt;/keywords&gt;&lt;dates&gt;&lt;year&gt;1983&lt;/year&gt;&lt;pub-dates&gt;&lt;date&gt;Feb 25&lt;/date&gt;&lt;/pub-dates&gt;&lt;/dates&gt;&lt;isbn&gt;0305-1048 (Print)&amp;#xD;0305-1048 (Linking)&lt;/isbn&gt;&lt;accession-num&gt;6828378&lt;/accession-num&gt;&lt;work-type&gt;Research Support, Non-U.S. Gov&amp;apos;t&amp;#xD;Research Support, U.S. Gov&amp;apos;t, P.H.S.&lt;/work-type&gt;&lt;urls&gt;&lt;related-urls&gt;&lt;url&gt;http://www.ncbi.nlm.nih.gov/pubmed/6828378&lt;/url&gt;&lt;/related-urls&gt;&lt;/urls&gt;&lt;custom2&gt;325774&lt;/custom2&gt;&lt;language&gt;eng&lt;/language&gt;&lt;/record&gt;&lt;/Cite&gt;&lt;/EndNote&gt;</w:instrText>
      </w:r>
      <w:r w:rsidR="004A3B6D">
        <w:fldChar w:fldCharType="separate"/>
      </w:r>
      <w:r w:rsidR="00B6115A">
        <w:rPr>
          <w:noProof/>
        </w:rPr>
        <w:t>(</w:t>
      </w:r>
      <w:hyperlink w:anchor="_ENREF_21" w:tooltip="Pintel, 1983 #29" w:history="1">
        <w:r w:rsidR="00262854">
          <w:rPr>
            <w:noProof/>
          </w:rPr>
          <w:t>21</w:t>
        </w:r>
      </w:hyperlink>
      <w:r w:rsidR="00B6115A">
        <w:rPr>
          <w:noProof/>
        </w:rPr>
        <w:t>)</w:t>
      </w:r>
      <w:r w:rsidR="004A3B6D">
        <w:fldChar w:fldCharType="end"/>
      </w:r>
      <w:r w:rsidR="0067326E">
        <w:t xml:space="preserve">. Productive PV infection </w:t>
      </w:r>
      <w:r w:rsidR="002035FD">
        <w:t>causes</w:t>
      </w:r>
      <w:r w:rsidR="0067326E">
        <w:t xml:space="preserve"> dramatic </w:t>
      </w:r>
      <w:r w:rsidR="0067326E">
        <w:lastRenderedPageBreak/>
        <w:t>morphological and physiological changes of their host cells</w:t>
      </w:r>
      <w:r w:rsidR="00B21BA0">
        <w:t xml:space="preserve">, </w:t>
      </w:r>
      <w:r w:rsidR="0067326E">
        <w:t>culminating in cell death and lysis</w:t>
      </w:r>
      <w:r w:rsidR="00B21BA0">
        <w:t xml:space="preserve"> </w:t>
      </w:r>
      <w:r w:rsidR="00B21BA0">
        <w:fldChar w:fldCharType="begin">
          <w:fldData xml:space="preserve">PEVuZE5vdGU+PENpdGU+PEF1dGhvcj5DYWlsbGV0LUZhdXF1ZXQ8L0F1dGhvcj48WWVhcj4xOTkw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zYtODQ8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DYWlsbGV0LUZhdXF1ZXQ8L0F1dGhvcj48WWVhcj4xOTkw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zYtODQ8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</w:fldData>
        </w:fldChar>
      </w:r>
      <w:r w:rsidR="00B6115A">
        <w:instrText xml:space="preserve"> ADDIN EN.CITE.DATA </w:instrText>
      </w:r>
      <w:r w:rsidR="00B6115A">
        <w:fldChar w:fldCharType="end"/>
      </w:r>
      <w:r w:rsidR="00B21BA0">
        <w:fldChar w:fldCharType="separate"/>
      </w:r>
      <w:r w:rsidR="00B6115A">
        <w:rPr>
          <w:noProof/>
        </w:rPr>
        <w:t>(</w:t>
      </w:r>
      <w:hyperlink w:anchor="_ENREF_22" w:tooltip="Caillet-Fauquet, 1990 #45" w:history="1">
        <w:r w:rsidR="00262854">
          <w:rPr>
            <w:noProof/>
          </w:rPr>
          <w:t>22</w:t>
        </w:r>
      </w:hyperlink>
      <w:r w:rsidR="00B6115A">
        <w:rPr>
          <w:noProof/>
        </w:rPr>
        <w:t xml:space="preserve">, </w:t>
      </w:r>
      <w:hyperlink w:anchor="_ENREF_23" w:tooltip="Herrero, 2004 #46" w:history="1">
        <w:r w:rsidR="00262854">
          <w:rPr>
            <w:noProof/>
          </w:rPr>
          <w:t>23</w:t>
        </w:r>
      </w:hyperlink>
      <w:r w:rsidR="00B6115A">
        <w:rPr>
          <w:noProof/>
        </w:rPr>
        <w:t>)</w:t>
      </w:r>
      <w:r w:rsidR="00B21BA0">
        <w:fldChar w:fldCharType="end"/>
      </w:r>
      <w:r w:rsidR="0067326E">
        <w:t>. PV cytotoxicity is mainly associated with the large non-structural protein NS1, an 83-kDa mult</w:t>
      </w:r>
      <w:r w:rsidR="0067326E">
        <w:t>i</w:t>
      </w:r>
      <w:r w:rsidR="0067326E">
        <w:t>functional protein</w:t>
      </w:r>
      <w:r w:rsidR="00B21BA0">
        <w:t xml:space="preserve"> </w:t>
      </w:r>
      <w:r w:rsidR="00B21BA0">
        <w:fldChar w:fldCharType="begin">
          <w:fldData xml:space="preserve">PEVuZE5vdGU+PENpdGU+PEF1dGhvcj5Db3JiYXU8L0F1dGhvcj48WWVhcj4yMDAwPC9ZZWFyPjxS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Db3JiYXU8L0F1dGhvcj48WWVhcj4yMDAwPC9ZZWFyPjxS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</w:fldData>
        </w:fldChar>
      </w:r>
      <w:r w:rsidR="00B6115A">
        <w:instrText xml:space="preserve"> ADDIN EN.CITE.DATA </w:instrText>
      </w:r>
      <w:r w:rsidR="00B6115A">
        <w:fldChar w:fldCharType="end"/>
      </w:r>
      <w:r w:rsidR="00B21BA0">
        <w:fldChar w:fldCharType="separate"/>
      </w:r>
      <w:r w:rsidR="00B6115A">
        <w:rPr>
          <w:noProof/>
        </w:rPr>
        <w:t>(</w:t>
      </w:r>
      <w:hyperlink w:anchor="_ENREF_24" w:tooltip="Corbau, 2000 #44" w:history="1">
        <w:r w:rsidR="00262854">
          <w:rPr>
            <w:noProof/>
          </w:rPr>
          <w:t>24</w:t>
        </w:r>
      </w:hyperlink>
      <w:r w:rsidR="00B6115A">
        <w:rPr>
          <w:noProof/>
        </w:rPr>
        <w:t>)</w:t>
      </w:r>
      <w:r w:rsidR="00B21BA0">
        <w:fldChar w:fldCharType="end"/>
      </w:r>
      <w:r w:rsidR="00B21BA0">
        <w:t>.</w:t>
      </w:r>
      <w:r w:rsidR="0067326E">
        <w:t xml:space="preserve">  </w:t>
      </w:r>
    </w:p>
    <w:p w:rsidR="002828BD" w:rsidRDefault="00371ED6" w:rsidP="002828BD">
      <w:pPr>
        <w:spacing w:line="480" w:lineRule="auto"/>
        <w:ind w:firstLine="720"/>
        <w:jc w:val="both"/>
      </w:pPr>
      <w:r>
        <w:t>Besides having the possibility to passively egress the host cell by NS1-induced cellular lysis, the latest data suggest an active, p</w:t>
      </w:r>
      <w:r w:rsidR="00EC515A">
        <w:t>re-lytic egress for MVM</w:t>
      </w:r>
      <w:r w:rsidR="00037058">
        <w:t xml:space="preserve"> </w:t>
      </w:r>
      <w:r w:rsidR="00037058">
        <w:fldChar w:fldCharType="begin">
          <w:fldData xml:space="preserve">PEVuZE5vdGU+PENpdGU+PEF1dGhvcj5CYXI8L0F1dGhvcj48WWVhcj4yMDEzPC9ZZWFyPjxSZWNO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TA2ODUtMTA2OTQ8L3BhZ2VzPjx2b2x1bWU+Nzg8L3ZvbHVtZT48bnVtYmVyPjE5PC9udW1i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CYXI8L0F1dGhvcj48WWVhcj4yMDEzPC9ZZWFyPjxSZWNO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TA2ODUtMTA2OTQ8L3BhZ2VzPjx2b2x1bWU+Nzg8L3ZvbHVtZT48bnVtYmVyPjE5PC9udW1i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</w:fldData>
        </w:fldChar>
      </w:r>
      <w:r w:rsidR="00B6115A">
        <w:instrText xml:space="preserve"> ADDIN EN.CITE.DATA </w:instrText>
      </w:r>
      <w:r w:rsidR="00B6115A">
        <w:fldChar w:fldCharType="end"/>
      </w:r>
      <w:r w:rsidR="00037058">
        <w:fldChar w:fldCharType="separate"/>
      </w:r>
      <w:r w:rsidR="00B6115A">
        <w:rPr>
          <w:noProof/>
        </w:rPr>
        <w:t>(</w:t>
      </w:r>
      <w:hyperlink w:anchor="_ENREF_25" w:tooltip="Bar, 2013 #33" w:history="1">
        <w:r w:rsidR="00262854">
          <w:rPr>
            <w:noProof/>
          </w:rPr>
          <w:t>25-27</w:t>
        </w:r>
      </w:hyperlink>
      <w:r w:rsidR="00B6115A">
        <w:rPr>
          <w:noProof/>
        </w:rPr>
        <w:t>)</w:t>
      </w:r>
      <w:r w:rsidR="00037058">
        <w:fldChar w:fldCharType="end"/>
      </w:r>
      <w:r w:rsidR="00EC515A">
        <w:t xml:space="preserve">. </w:t>
      </w:r>
      <w:r w:rsidR="009B5DE1">
        <w:t xml:space="preserve">In order to actively egress the host cell, progeny particles </w:t>
      </w:r>
      <w:r w:rsidR="00EC515A">
        <w:t xml:space="preserve">of </w:t>
      </w:r>
      <w:proofErr w:type="spellStart"/>
      <w:r w:rsidR="00EC515A">
        <w:t>karyophilic</w:t>
      </w:r>
      <w:proofErr w:type="spellEnd"/>
      <w:r w:rsidR="00EC515A">
        <w:t xml:space="preserve"> viruses need to cross considerable cellular barriers</w:t>
      </w:r>
      <w:r w:rsidR="00F47A7A">
        <w:t xml:space="preserve">, such as </w:t>
      </w:r>
      <w:r w:rsidR="00126931">
        <w:t xml:space="preserve">the nuclear envelope </w:t>
      </w:r>
      <w:r w:rsidR="00F47A7A">
        <w:t>and</w:t>
      </w:r>
      <w:r w:rsidR="00126931" w:rsidRPr="00126931">
        <w:t xml:space="preserve"> </w:t>
      </w:r>
      <w:r w:rsidR="00126931">
        <w:t>the plasma membrane</w:t>
      </w:r>
      <w:r w:rsidR="00F47A7A">
        <w:t>.</w:t>
      </w:r>
      <w:r w:rsidR="00EC515A">
        <w:t xml:space="preserve"> Although the mechanism for nuclear export and subsequent release of MVM </w:t>
      </w:r>
      <w:proofErr w:type="spellStart"/>
      <w:r w:rsidR="00EC515A">
        <w:t>virions</w:t>
      </w:r>
      <w:proofErr w:type="spellEnd"/>
      <w:r w:rsidR="00EC515A">
        <w:t xml:space="preserve"> remains elusive, several important </w:t>
      </w:r>
      <w:r w:rsidR="004E55D7">
        <w:t xml:space="preserve">viral and cellular </w:t>
      </w:r>
      <w:r w:rsidR="00100F6C">
        <w:t>effectors</w:t>
      </w:r>
      <w:r w:rsidR="00EC515A">
        <w:t xml:space="preserve"> involved in</w:t>
      </w:r>
      <w:r w:rsidR="00126931">
        <w:t xml:space="preserve"> PV egress have been identified</w:t>
      </w:r>
      <w:r w:rsidR="00EC515A">
        <w:t xml:space="preserve">. </w:t>
      </w:r>
      <w:r w:rsidR="00126931">
        <w:t>MVM is exported from the</w:t>
      </w:r>
      <w:r w:rsidR="00291134">
        <w:t xml:space="preserve"> nucleus by a Crm1 dependent mechanism. </w:t>
      </w:r>
      <w:r w:rsidR="00D40F31">
        <w:t xml:space="preserve">Stable interaction of </w:t>
      </w:r>
      <w:r w:rsidR="00291134">
        <w:t xml:space="preserve">NS2 </w:t>
      </w:r>
      <w:r w:rsidR="00D40F31">
        <w:t xml:space="preserve">with Crm1 </w:t>
      </w:r>
      <w:r w:rsidR="00291134">
        <w:t xml:space="preserve">was successfully demonstrated </w:t>
      </w:r>
      <w:r w:rsidR="00291134">
        <w:fldChar w:fldCharType="begin">
          <w:fldData xml:space="preserve">PEVuZE5vdGU+PENpdGU+PEF1dGhvcj5Cb2RlbmRvcmY8L0F1dGhvcj48WWVhcj4xOTk5PC9ZZWFy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zY5LTc5PC9wYWdlcz48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Cb2RlbmRvcmY8L0F1dGhvcj48WWVhcj4xOTk5PC9ZZWFy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zY5LTc5PC9wYWdlcz48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</w:fldData>
        </w:fldChar>
      </w:r>
      <w:r w:rsidR="00B6115A">
        <w:instrText xml:space="preserve"> ADDIN EN.CITE.DATA </w:instrText>
      </w:r>
      <w:r w:rsidR="00B6115A">
        <w:fldChar w:fldCharType="end"/>
      </w:r>
      <w:r w:rsidR="00291134">
        <w:fldChar w:fldCharType="separate"/>
      </w:r>
      <w:r w:rsidR="00B6115A">
        <w:rPr>
          <w:noProof/>
        </w:rPr>
        <w:t>(</w:t>
      </w:r>
      <w:hyperlink w:anchor="_ENREF_28" w:tooltip="Bodendorf, 1999 #31" w:history="1">
        <w:r w:rsidR="00262854">
          <w:rPr>
            <w:noProof/>
          </w:rPr>
          <w:t>28</w:t>
        </w:r>
      </w:hyperlink>
      <w:r w:rsidR="00B6115A">
        <w:rPr>
          <w:noProof/>
        </w:rPr>
        <w:t xml:space="preserve">, </w:t>
      </w:r>
      <w:hyperlink w:anchor="_ENREF_29" w:tooltip="Ohshima, 1999 #32" w:history="1">
        <w:r w:rsidR="00262854">
          <w:rPr>
            <w:noProof/>
          </w:rPr>
          <w:t>29</w:t>
        </w:r>
      </w:hyperlink>
      <w:r w:rsidR="00B6115A">
        <w:rPr>
          <w:noProof/>
        </w:rPr>
        <w:t>)</w:t>
      </w:r>
      <w:r w:rsidR="00291134">
        <w:fldChar w:fldCharType="end"/>
      </w:r>
      <w:r w:rsidR="00291134">
        <w:t xml:space="preserve">. </w:t>
      </w:r>
      <w:r w:rsidR="001063CC">
        <w:t>Classical nuclear export signals (NES) exhibit low affinity for Crm1 to prevent from the formation of the Crm1/cargo complex in the cy</w:t>
      </w:r>
      <w:r w:rsidR="0055678E">
        <w:t xml:space="preserve">toplasm where </w:t>
      </w:r>
      <w:proofErr w:type="spellStart"/>
      <w:r w:rsidR="0055678E">
        <w:t>RanGTP</w:t>
      </w:r>
      <w:proofErr w:type="spellEnd"/>
      <w:r w:rsidR="0055678E">
        <w:t xml:space="preserve"> is absent </w:t>
      </w:r>
      <w:r w:rsidR="0055678E">
        <w:fldChar w:fldCharType="begin"/>
      </w:r>
      <w:r w:rsidR="00B6115A">
        <w:instrText xml:space="preserve"> ADDIN EN.CITE &lt;EndNote&gt;&lt;Cite&gt;&lt;Author&gt;Nachury&lt;/Author&gt;&lt;Year&gt;1999&lt;/Year&gt;&lt;RecNum&gt;36&lt;/RecNum&gt;&lt;DisplayText&gt;(30)&lt;/DisplayText&gt;&lt;record&gt;&lt;rec-number&gt;36&lt;/rec-number&gt;&lt;foreign-keys&gt;&lt;key app="EN" db-id="p9a95ada2x9dfketax5psfv72w29ssrpedff"&gt;36&lt;/key&gt;&lt;/foreign-keys&gt;&lt;ref-type name="Journal Article"&gt;17&lt;/ref-type&gt;&lt;contributors&gt;&lt;authors&gt;&lt;author&gt;Nachury, M. V.&lt;/author&gt;&lt;author&gt;Weis, K.&lt;/author&gt;&lt;/authors&gt;&lt;/contributors&gt;&lt;auth-address&gt;Weis, K&amp;#xD;Univ Calif Berkeley, Dept Mol &amp;amp; Cell Biol, Berkeley, CA 94729 USA&amp;#xD;Univ Calif Berkeley, Dept Mol &amp;amp; Cell Biol, Berkeley, CA 94729 USA&amp;#xD;Univ Calif Berkeley, Dept Mol &amp;amp; Cell Biol, Berkeley, CA 94729 USA&lt;/auth-address&gt;&lt;titles&gt;&lt;title&gt;The direction of transport through the nuclear pore can be inverted&lt;/title&gt;&lt;secondary-title&gt;Proc Natl Acad Sci U S A&lt;/secondary-title&gt;&lt;alt-title&gt;P Natl Acad Sci USA&lt;/alt-title&gt;&lt;/titles&gt;&lt;periodical&gt;&lt;full-title&gt;Proc Natl Acad Sci U S A&lt;/full-title&gt;&lt;abbr-1&gt;Proceedings of the National Academy of Sciences of the United States of America&lt;/abbr-1&gt;&lt;/periodical&gt;&lt;pages&gt;9622-9627&lt;/pages&gt;&lt;volume&gt;96&lt;/volume&gt;&lt;number&gt;17&lt;/number&gt;&lt;keywords&gt;&lt;keyword&gt;protein import&lt;/keyword&gt;&lt;keyword&gt;nucleocytoplasmic transport&lt;/keyword&gt;&lt;keyword&gt;export receptor&lt;/keyword&gt;&lt;keyword&gt;ran&lt;/keyword&gt;&lt;keyword&gt;signal&lt;/keyword&gt;&lt;keyword&gt;binding&lt;/keyword&gt;&lt;keyword&gt;complex&lt;/keyword&gt;&lt;keyword&gt;crm1&lt;/keyword&gt;&lt;keyword&gt;beta&lt;/keyword&gt;&lt;keyword&gt;identification&lt;/keyword&gt;&lt;/keywords&gt;&lt;dates&gt;&lt;year&gt;1999&lt;/year&gt;&lt;pub-dates&gt;&lt;date&gt;Aug 17&lt;/date&gt;&lt;/pub-dates&gt;&lt;/dates&gt;&lt;isbn&gt;0027-8424&lt;/isbn&gt;&lt;accession-num&gt;ISI:000082098500034&lt;/accession-num&gt;&lt;urls&gt;&lt;related-urls&gt;&lt;url&gt;&amp;lt;Go to ISI&amp;gt;://000082098500034&lt;/url&gt;&lt;/related-urls&gt;&lt;/urls&gt;&lt;electronic-resource-num&gt;DOI 10.1073/pnas.96.17.9622&lt;/electronic-resource-num&gt;&lt;language&gt;English&lt;/language&gt;&lt;/record&gt;&lt;/Cite&gt;&lt;/EndNote&gt;</w:instrText>
      </w:r>
      <w:r w:rsidR="0055678E">
        <w:fldChar w:fldCharType="separate"/>
      </w:r>
      <w:r w:rsidR="00B6115A">
        <w:rPr>
          <w:noProof/>
        </w:rPr>
        <w:t>(</w:t>
      </w:r>
      <w:hyperlink w:anchor="_ENREF_30" w:tooltip="Nachury, 1999 #36" w:history="1">
        <w:r w:rsidR="00262854">
          <w:rPr>
            <w:noProof/>
          </w:rPr>
          <w:t>30</w:t>
        </w:r>
      </w:hyperlink>
      <w:r w:rsidR="00B6115A">
        <w:rPr>
          <w:noProof/>
        </w:rPr>
        <w:t>)</w:t>
      </w:r>
      <w:r w:rsidR="0055678E">
        <w:fldChar w:fldCharType="end"/>
      </w:r>
      <w:r w:rsidR="001063CC">
        <w:t>. Surprisingly, the NES of NS2 b</w:t>
      </w:r>
      <w:r w:rsidR="001063CC">
        <w:t>e</w:t>
      </w:r>
      <w:r w:rsidR="001063CC">
        <w:t xml:space="preserve">longs to the </w:t>
      </w:r>
      <w:proofErr w:type="spellStart"/>
      <w:r w:rsidR="001063CC">
        <w:t>supraphysiological</w:t>
      </w:r>
      <w:proofErr w:type="spellEnd"/>
      <w:r w:rsidR="001063CC">
        <w:t xml:space="preserve"> NES which tightly bind to Crm1 regardless</w:t>
      </w:r>
      <w:r w:rsidR="000B0CD6">
        <w:t xml:space="preserve"> of</w:t>
      </w:r>
      <w:r w:rsidR="001063CC">
        <w:t xml:space="preserve"> the presence of </w:t>
      </w:r>
      <w:proofErr w:type="spellStart"/>
      <w:r w:rsidR="001063CC">
        <w:t>RanGTP</w:t>
      </w:r>
      <w:proofErr w:type="spellEnd"/>
      <w:r w:rsidR="001063CC">
        <w:t>.</w:t>
      </w:r>
      <w:r w:rsidR="000B0CD6">
        <w:t xml:space="preserve"> Therefore, NS2 competitively inhibits Crm1 function by sequestering endogenous nuclear export r</w:t>
      </w:r>
      <w:r w:rsidR="000B0CD6">
        <w:t>e</w:t>
      </w:r>
      <w:r w:rsidR="000B0CD6">
        <w:t>ceptors</w:t>
      </w:r>
      <w:r w:rsidR="0055678E">
        <w:t xml:space="preserve"> </w:t>
      </w:r>
      <w:r w:rsidR="0055678E">
        <w:fldChar w:fldCharType="begin">
          <w:fldData xml:space="preserve">PEVuZE5vdGU+PENpdGU+PEF1dGhvcj5FbmdlbHNtYTwvQXV0aG9yPjxZZWFyPjIwMDg8L1llYXI+
PFJlY051bT4zNzwvUmVjTnVtPjxEaXNwbGF5VGV4dD4oMzE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FbmdlbHNtYTwvQXV0aG9yPjxZZWFyPjIwMDg8L1llYXI+
PFJlY051bT4zNzwvUmVjTnVtPjxEaXNwbGF5VGV4dD4oMzE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B6115A">
        <w:instrText xml:space="preserve"> ADDIN EN.CITE.DATA </w:instrText>
      </w:r>
      <w:r w:rsidR="00B6115A">
        <w:fldChar w:fldCharType="end"/>
      </w:r>
      <w:r w:rsidR="0055678E">
        <w:fldChar w:fldCharType="separate"/>
      </w:r>
      <w:r w:rsidR="00B6115A">
        <w:rPr>
          <w:noProof/>
        </w:rPr>
        <w:t>(</w:t>
      </w:r>
      <w:hyperlink w:anchor="_ENREF_31" w:tooltip="Engelsma, 2008 #37" w:history="1">
        <w:r w:rsidR="00262854">
          <w:rPr>
            <w:noProof/>
          </w:rPr>
          <w:t>31</w:t>
        </w:r>
      </w:hyperlink>
      <w:r w:rsidR="00B6115A">
        <w:rPr>
          <w:noProof/>
        </w:rPr>
        <w:t>)</w:t>
      </w:r>
      <w:r w:rsidR="0055678E">
        <w:fldChar w:fldCharType="end"/>
      </w:r>
      <w:r w:rsidR="000B0CD6">
        <w:t xml:space="preserve">. </w:t>
      </w:r>
      <w:r w:rsidR="0075777F">
        <w:t xml:space="preserve">MVM mutant genomic clones generating NS2 proteins </w:t>
      </w:r>
      <w:r w:rsidR="00D40F31">
        <w:t xml:space="preserve">harbouring </w:t>
      </w:r>
      <w:r w:rsidR="00934E55">
        <w:t>either regular NES,</w:t>
      </w:r>
      <w:r w:rsidR="0075777F">
        <w:t xml:space="preserve"> or substitutions which abrogated Crm1 interaction </w:t>
      </w:r>
      <w:r w:rsidR="00C90702">
        <w:t>were</w:t>
      </w:r>
      <w:r w:rsidR="0075777F">
        <w:t xml:space="preserve"> shown to be compromised in viral nuclear e</w:t>
      </w:r>
      <w:r w:rsidR="0075777F">
        <w:t>x</w:t>
      </w:r>
      <w:r w:rsidR="0075777F">
        <w:t>port and productive in</w:t>
      </w:r>
      <w:r w:rsidR="00C90702">
        <w:t>fection</w:t>
      </w:r>
      <w:r w:rsidR="004E481B">
        <w:t xml:space="preserve">. </w:t>
      </w:r>
      <w:r w:rsidR="00FC0352">
        <w:t>As expected, NS2-Crm1</w:t>
      </w:r>
      <w:r w:rsidR="00FC0352" w:rsidRPr="00FC0352">
        <w:rPr>
          <w:vertAlign w:val="superscript"/>
        </w:rPr>
        <w:t>-</w:t>
      </w:r>
      <w:r w:rsidR="00FC0352">
        <w:t xml:space="preserve"> mutants showed</w:t>
      </w:r>
      <w:r w:rsidR="009F0508">
        <w:t xml:space="preserve"> nuclear accumulation of</w:t>
      </w:r>
      <w:r w:rsidR="00FC0352">
        <w:t xml:space="preserve"> e</w:t>
      </w:r>
      <w:r w:rsidR="00FC0352">
        <w:t>x</w:t>
      </w:r>
      <w:r w:rsidR="00FC0352">
        <w:t xml:space="preserve">port deficient NS2 </w:t>
      </w:r>
      <w:r w:rsidR="009F0508">
        <w:t>in tr</w:t>
      </w:r>
      <w:r w:rsidR="00FC0352">
        <w:t xml:space="preserve">ansfected cells. Surprisingly, the </w:t>
      </w:r>
      <w:r w:rsidR="009F0508">
        <w:t xml:space="preserve">nuclear </w:t>
      </w:r>
      <w:r w:rsidR="00FC0352">
        <w:t xml:space="preserve">retention of mutant NS2 proteins came along with a substantial accumulation of progeny </w:t>
      </w:r>
      <w:proofErr w:type="spellStart"/>
      <w:r w:rsidR="00FC0352">
        <w:t>virions</w:t>
      </w:r>
      <w:proofErr w:type="spellEnd"/>
      <w:r w:rsidR="00FC0352">
        <w:t xml:space="preserve"> in the nucleus</w:t>
      </w:r>
      <w:r w:rsidR="009F0508">
        <w:t xml:space="preserve"> of infected cells, su</w:t>
      </w:r>
      <w:r w:rsidR="009F0508">
        <w:t>g</w:t>
      </w:r>
      <w:r w:rsidR="009F0508">
        <w:t xml:space="preserve">gesting a NS2-dependent export of progeny </w:t>
      </w:r>
      <w:proofErr w:type="spellStart"/>
      <w:r w:rsidR="009F0508">
        <w:t>virions</w:t>
      </w:r>
      <w:proofErr w:type="spellEnd"/>
      <w:r w:rsidR="00FC0352">
        <w:t>.</w:t>
      </w:r>
      <w:r w:rsidR="00E77A4A">
        <w:t xml:space="preserve"> However, approaches to demonstrate a direct interaction between NS2 and the viral capsid and/or individual structural proteins </w:t>
      </w:r>
      <w:r w:rsidR="00E77A4A" w:rsidRPr="00E77A4A">
        <w:rPr>
          <w:i/>
        </w:rPr>
        <w:t>in vitro</w:t>
      </w:r>
      <w:r w:rsidR="00E77A4A">
        <w:t xml:space="preserve"> </w:t>
      </w:r>
      <w:r w:rsidR="00C00BEE">
        <w:t>have not yet been</w:t>
      </w:r>
      <w:r w:rsidR="00E77A4A">
        <w:t xml:space="preserve"> successful. </w:t>
      </w:r>
      <w:r w:rsidR="009F0508">
        <w:t xml:space="preserve"> </w:t>
      </w:r>
    </w:p>
    <w:p w:rsidR="00A518EA" w:rsidRDefault="002828BD" w:rsidP="0022605C">
      <w:pPr>
        <w:spacing w:line="480" w:lineRule="auto"/>
        <w:ind w:firstLine="720"/>
        <w:jc w:val="both"/>
      </w:pPr>
      <w:r>
        <w:t>Productive MVM infection</w:t>
      </w:r>
      <w:r w:rsidR="0022605C">
        <w:t>s in either</w:t>
      </w:r>
      <w:r>
        <w:t xml:space="preserve"> </w:t>
      </w:r>
      <w:r w:rsidR="0022605C">
        <w:t>permissive</w:t>
      </w:r>
      <w:r>
        <w:t xml:space="preserve"> human cells or restrictive murine cells </w:t>
      </w:r>
      <w:r w:rsidR="0022605C">
        <w:t>di</w:t>
      </w:r>
      <w:r w:rsidR="0022605C">
        <w:t>s</w:t>
      </w:r>
      <w:r w:rsidR="0022605C">
        <w:t xml:space="preserve">closed a </w:t>
      </w:r>
      <w:r w:rsidR="00682D19">
        <w:t>cell</w:t>
      </w:r>
      <w:r>
        <w:t xml:space="preserve"> specific use of alterna</w:t>
      </w:r>
      <w:r w:rsidR="0022605C">
        <w:t>tive</w:t>
      </w:r>
      <w:r>
        <w:t xml:space="preserve"> strategies</w:t>
      </w:r>
      <w:r w:rsidR="0022605C">
        <w:t xml:space="preserve"> for nuclear export</w:t>
      </w:r>
      <w:r>
        <w:t>.</w:t>
      </w:r>
      <w:r w:rsidR="0022605C">
        <w:t xml:space="preserve"> </w:t>
      </w:r>
      <w:r w:rsidR="007234A7">
        <w:t xml:space="preserve">It </w:t>
      </w:r>
      <w:r w:rsidR="00F202C8">
        <w:t>became apparent</w:t>
      </w:r>
      <w:r w:rsidR="007234A7">
        <w:t xml:space="preserve"> when diffe</w:t>
      </w:r>
      <w:r w:rsidR="007234A7">
        <w:t>r</w:t>
      </w:r>
      <w:r w:rsidR="007234A7">
        <w:t>ent cell types were treated with</w:t>
      </w:r>
      <w:r w:rsidR="007234A7" w:rsidRPr="007234A7">
        <w:t xml:space="preserve"> </w:t>
      </w:r>
      <w:r w:rsidR="007234A7">
        <w:t xml:space="preserve">the antifungal antibiotic </w:t>
      </w:r>
      <w:proofErr w:type="spellStart"/>
      <w:r w:rsidR="007234A7">
        <w:t>leptomycin</w:t>
      </w:r>
      <w:proofErr w:type="spellEnd"/>
      <w:r w:rsidR="007234A7">
        <w:t xml:space="preserve"> B (LMB), a drug which inhibits Crm1-dependent nuclear export </w:t>
      </w:r>
      <w:r w:rsidR="007234A7">
        <w:fldChar w:fldCharType="begin">
          <w:fldData xml:space="preserve">PEVuZE5vdGU+PENpdGU+PEF1dGhvcj5LdWRvPC9BdXRob3I+PFllYXI+MTk5ODwvWWVhcj48UmVj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=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LdWRvPC9BdXRob3I+PFllYXI+MTk5ODwvWWVhcj48UmVj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==
</w:fldData>
        </w:fldChar>
      </w:r>
      <w:r w:rsidR="00262854">
        <w:instrText xml:space="preserve"> ADDIN EN.CITE.DATA </w:instrText>
      </w:r>
      <w:r w:rsidR="00262854">
        <w:fldChar w:fldCharType="end"/>
      </w:r>
      <w:r w:rsidR="007234A7">
        <w:fldChar w:fldCharType="separate"/>
      </w:r>
      <w:r w:rsidR="00262854">
        <w:rPr>
          <w:noProof/>
        </w:rPr>
        <w:t>(</w:t>
      </w:r>
      <w:hyperlink w:anchor="_ENREF_32" w:tooltip="Kudo, 1998 #40" w:history="1">
        <w:r w:rsidR="00262854">
          <w:rPr>
            <w:noProof/>
          </w:rPr>
          <w:t>32</w:t>
        </w:r>
      </w:hyperlink>
      <w:r w:rsidR="00262854">
        <w:rPr>
          <w:noProof/>
        </w:rPr>
        <w:t>)</w:t>
      </w:r>
      <w:r w:rsidR="007234A7">
        <w:fldChar w:fldCharType="end"/>
      </w:r>
      <w:r w:rsidR="007234A7">
        <w:t>. LMB t</w:t>
      </w:r>
      <w:r w:rsidR="00934E55">
        <w:t>reatment</w:t>
      </w:r>
      <w:r w:rsidR="001B21F7">
        <w:t xml:space="preserve"> of susceptible </w:t>
      </w:r>
      <w:r w:rsidR="001E0DEF">
        <w:t xml:space="preserve">murine </w:t>
      </w:r>
      <w:r w:rsidR="001B21F7">
        <w:t>cells</w:t>
      </w:r>
      <w:r w:rsidR="001E0DEF">
        <w:t xml:space="preserve"> resulted in a signif</w:t>
      </w:r>
      <w:r w:rsidR="001E0DEF">
        <w:t>i</w:t>
      </w:r>
      <w:r w:rsidR="00C82C93">
        <w:lastRenderedPageBreak/>
        <w:t>cant</w:t>
      </w:r>
      <w:r w:rsidR="001E0DEF">
        <w:t xml:space="preserve"> inhibition</w:t>
      </w:r>
      <w:r w:rsidR="00932445">
        <w:t xml:space="preserve"> of nuclear export whereas transformed human cells </w:t>
      </w:r>
      <w:r w:rsidR="00682D19">
        <w:t>were much less affected even a</w:t>
      </w:r>
      <w:r w:rsidR="00932445">
        <w:t>t</w:t>
      </w:r>
      <w:r w:rsidR="00E74E54">
        <w:t xml:space="preserve"> high doses of LMB</w:t>
      </w:r>
      <w:r w:rsidR="00932445">
        <w:t>. This</w:t>
      </w:r>
      <w:r w:rsidR="00E74E54">
        <w:t xml:space="preserve"> indica</w:t>
      </w:r>
      <w:r w:rsidR="00932445">
        <w:t>tes</w:t>
      </w:r>
      <w:r w:rsidR="00E74E54">
        <w:t xml:space="preserve"> that Crm1 is not essentially involved in the nuclea</w:t>
      </w:r>
      <w:r w:rsidR="003C69CE">
        <w:t xml:space="preserve">r export of MVM in </w:t>
      </w:r>
      <w:r w:rsidR="00932445">
        <w:t>the latter cell line</w:t>
      </w:r>
      <w:r w:rsidR="003C69CE">
        <w:t xml:space="preserve"> </w:t>
      </w:r>
      <w:r w:rsidR="003C69CE">
        <w:fldChar w:fldCharType="begin"/>
      </w:r>
      <w:r w:rsidR="00B6115A">
        <w:instrText xml:space="preserve"> ADDIN EN.CITE &lt;EndNote&gt;&lt;Cite&gt;&lt;Author&gt;Maroto&lt;/Author&gt;&lt;Year&gt;2004&lt;/Year&gt;&lt;RecNum&gt;41&lt;/RecNum&gt;&lt;DisplayText&gt;(27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3C69CE">
        <w:fldChar w:fldCharType="separate"/>
      </w:r>
      <w:r w:rsidR="00B6115A">
        <w:rPr>
          <w:noProof/>
        </w:rPr>
        <w:t>(</w:t>
      </w:r>
      <w:hyperlink w:anchor="_ENREF_27" w:tooltip="Maroto, 2004 #41" w:history="1">
        <w:r w:rsidR="00262854">
          <w:rPr>
            <w:noProof/>
          </w:rPr>
          <w:t>27</w:t>
        </w:r>
      </w:hyperlink>
      <w:r w:rsidR="00B6115A">
        <w:rPr>
          <w:noProof/>
        </w:rPr>
        <w:t>)</w:t>
      </w:r>
      <w:r w:rsidR="003C69CE">
        <w:fldChar w:fldCharType="end"/>
      </w:r>
      <w:r w:rsidR="00E74E54">
        <w:t>.</w:t>
      </w:r>
      <w:r w:rsidR="002272FC">
        <w:t xml:space="preserve"> </w:t>
      </w:r>
      <w:r w:rsidR="002272FC" w:rsidRPr="002272FC">
        <w:t>The observed differences may result from a cell-type dependent phospho</w:t>
      </w:r>
      <w:r w:rsidR="002272FC" w:rsidRPr="002272FC">
        <w:t>r</w:t>
      </w:r>
      <w:r w:rsidR="002272FC" w:rsidRPr="002272FC">
        <w:t xml:space="preserve">ylation status of MVM. Generally, MVM capsids derived from permissive human cells displayed </w:t>
      </w:r>
      <w:r w:rsidR="00682D19">
        <w:t xml:space="preserve">more </w:t>
      </w:r>
      <w:r w:rsidR="002272FC" w:rsidRPr="002272FC">
        <w:t>prominent phosphorylation compared to th</w:t>
      </w:r>
      <w:r w:rsidR="00682D19">
        <w:t>at</w:t>
      </w:r>
      <w:r w:rsidR="00A518EA">
        <w:t xml:space="preserve"> </w:t>
      </w:r>
      <w:r w:rsidR="002272FC" w:rsidRPr="002272FC">
        <w:t>of capsids isolated from restrictive murine fibroblasts</w:t>
      </w:r>
      <w:r w:rsidR="0006346B">
        <w:t xml:space="preserve"> </w:t>
      </w:r>
      <w:r w:rsidR="00132E3C">
        <w:fldChar w:fldCharType="begin"/>
      </w:r>
      <w:r w:rsidR="00262854">
        <w:instrText xml:space="preserve"> ADDIN EN.CITE &lt;EndNote&gt;&lt;Cite&gt;&lt;Author&gt;Maroto&lt;/Author&gt;&lt;Year&gt;2000&lt;/Year&gt;&lt;RecNum&gt;42&lt;/RecNum&gt;&lt;DisplayText&gt;(33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132E3C">
        <w:fldChar w:fldCharType="separate"/>
      </w:r>
      <w:r w:rsidR="00262854">
        <w:rPr>
          <w:noProof/>
        </w:rPr>
        <w:t>(</w:t>
      </w:r>
      <w:hyperlink w:anchor="_ENREF_33" w:tooltip="Maroto, 2000 #42" w:history="1">
        <w:r w:rsidR="00262854">
          <w:rPr>
            <w:noProof/>
          </w:rPr>
          <w:t>33</w:t>
        </w:r>
      </w:hyperlink>
      <w:r w:rsidR="00262854">
        <w:rPr>
          <w:noProof/>
        </w:rPr>
        <w:t>)</w:t>
      </w:r>
      <w:r w:rsidR="00132E3C">
        <w:fldChar w:fldCharType="end"/>
      </w:r>
      <w:r w:rsidR="002272FC" w:rsidRPr="002272FC">
        <w:t>. Site-directed mutagenesis</w:t>
      </w:r>
      <w:r w:rsidR="00C82C93">
        <w:t xml:space="preserve"> of the three distal serine residues at position </w:t>
      </w:r>
      <w:r w:rsidR="00C82C93" w:rsidRPr="002272FC">
        <w:t xml:space="preserve">2, </w:t>
      </w:r>
      <w:r w:rsidR="0044060F">
        <w:t>6, and 10 of the u</w:t>
      </w:r>
      <w:r w:rsidR="0044060F">
        <w:t>n</w:t>
      </w:r>
      <w:r w:rsidR="0044060F">
        <w:t>ordered N-</w:t>
      </w:r>
      <w:r w:rsidR="00C82C93" w:rsidRPr="002272FC">
        <w:t>terminus</w:t>
      </w:r>
      <w:r w:rsidR="0044060F">
        <w:t xml:space="preserve"> of VP2</w:t>
      </w:r>
      <w:r w:rsidR="00C82C93">
        <w:t xml:space="preserve"> </w:t>
      </w:r>
      <w:r w:rsidR="0044060F">
        <w:t xml:space="preserve">(N-VP2) </w:t>
      </w:r>
      <w:r w:rsidR="00682D19">
        <w:t>reveal</w:t>
      </w:r>
      <w:r w:rsidR="0006346B">
        <w:t>ed an important role of these</w:t>
      </w:r>
      <w:r w:rsidR="002272FC" w:rsidRPr="002272FC">
        <w:t xml:space="preserve"> </w:t>
      </w:r>
      <w:proofErr w:type="spellStart"/>
      <w:r w:rsidR="002272FC" w:rsidRPr="002272FC">
        <w:t>phosphorylation</w:t>
      </w:r>
      <w:r w:rsidR="0006346B">
        <w:t>s</w:t>
      </w:r>
      <w:proofErr w:type="spellEnd"/>
      <w:r w:rsidR="002272FC" w:rsidRPr="002272FC">
        <w:t xml:space="preserve"> in the Crm1</w:t>
      </w:r>
      <w:r w:rsidR="0006346B">
        <w:t>-</w:t>
      </w:r>
      <w:r w:rsidR="002272FC" w:rsidRPr="002272FC">
        <w:t>independent nuclear export of MVM in permissive human cells.</w:t>
      </w:r>
      <w:r w:rsidR="00A518EA">
        <w:t xml:space="preserve"> When the N-terminal </w:t>
      </w:r>
      <w:proofErr w:type="spellStart"/>
      <w:r w:rsidR="00A518EA">
        <w:t>pho</w:t>
      </w:r>
      <w:r w:rsidR="00A518EA">
        <w:t>s</w:t>
      </w:r>
      <w:r w:rsidR="00A518EA">
        <w:t>phoryla</w:t>
      </w:r>
      <w:r w:rsidR="00682D19">
        <w:t>tions</w:t>
      </w:r>
      <w:proofErr w:type="spellEnd"/>
      <w:r w:rsidR="00682D19">
        <w:t xml:space="preserve"> were mutat</w:t>
      </w:r>
      <w:r w:rsidR="00A518EA">
        <w:t xml:space="preserve">ed, progeny </w:t>
      </w:r>
      <w:proofErr w:type="spellStart"/>
      <w:r w:rsidR="00A518EA">
        <w:t>virions</w:t>
      </w:r>
      <w:proofErr w:type="spellEnd"/>
      <w:r w:rsidR="00A518EA">
        <w:t xml:space="preserve"> were predominantly retained in the nucleus and the co</w:t>
      </w:r>
      <w:r w:rsidR="00A518EA">
        <w:t>r</w:t>
      </w:r>
      <w:r w:rsidR="00A518EA">
        <w:t xml:space="preserve">responding mutants displayed a small plaque phenotype, indicating the importance of those </w:t>
      </w:r>
      <w:proofErr w:type="spellStart"/>
      <w:r w:rsidR="00A518EA">
        <w:t>pho</w:t>
      </w:r>
      <w:r w:rsidR="00A518EA">
        <w:t>s</w:t>
      </w:r>
      <w:r w:rsidR="00A518EA">
        <w:t>phorylations</w:t>
      </w:r>
      <w:proofErr w:type="spellEnd"/>
      <w:r w:rsidR="00A518EA">
        <w:t xml:space="preserve"> in viral spread</w:t>
      </w:r>
      <w:r w:rsidR="00292BFF">
        <w:t xml:space="preserve"> </w:t>
      </w:r>
      <w:r w:rsidR="00292BFF">
        <w:fldChar w:fldCharType="begin"/>
      </w:r>
      <w:r w:rsidR="00B6115A">
        <w:instrText xml:space="preserve"> ADDIN EN.CITE &lt;EndNote&gt;&lt;Cite&gt;&lt;Author&gt;Maroto&lt;/Author&gt;&lt;Year&gt;2004&lt;/Year&gt;&lt;RecNum&gt;41&lt;/RecNum&gt;&lt;DisplayText&gt;(27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92BFF">
        <w:fldChar w:fldCharType="separate"/>
      </w:r>
      <w:r w:rsidR="00B6115A">
        <w:rPr>
          <w:noProof/>
        </w:rPr>
        <w:t>(</w:t>
      </w:r>
      <w:hyperlink w:anchor="_ENREF_27" w:tooltip="Maroto, 2004 #41" w:history="1">
        <w:r w:rsidR="00262854">
          <w:rPr>
            <w:noProof/>
          </w:rPr>
          <w:t>27</w:t>
        </w:r>
      </w:hyperlink>
      <w:r w:rsidR="00B6115A">
        <w:rPr>
          <w:noProof/>
        </w:rPr>
        <w:t>)</w:t>
      </w:r>
      <w:r w:rsidR="00292BFF">
        <w:fldChar w:fldCharType="end"/>
      </w:r>
      <w:r w:rsidR="00A518EA">
        <w:t xml:space="preserve">.  </w:t>
      </w:r>
      <w:r w:rsidR="002272FC" w:rsidRPr="002272FC">
        <w:t xml:space="preserve"> </w:t>
      </w:r>
    </w:p>
    <w:p w:rsidR="00B6196E" w:rsidRDefault="00EB3BA0" w:rsidP="00101505">
      <w:pPr>
        <w:spacing w:line="480" w:lineRule="auto"/>
        <w:ind w:firstLine="720"/>
        <w:jc w:val="both"/>
      </w:pPr>
      <w:r>
        <w:t>MVM transport from the nucleus to the cell periphery is associated with the degradation of acti</w:t>
      </w:r>
      <w:r w:rsidR="00C82C93">
        <w:t xml:space="preserve">n </w:t>
      </w:r>
      <w:proofErr w:type="spellStart"/>
      <w:r w:rsidR="00C82C93">
        <w:t>fibers</w:t>
      </w:r>
      <w:proofErr w:type="spellEnd"/>
      <w:r>
        <w:t>. These alterations to the filamentous network were attributed to a virus-induced imba</w:t>
      </w:r>
      <w:r>
        <w:t>l</w:t>
      </w:r>
      <w:r>
        <w:t>ance between the actin polymerization factor N-WASP</w:t>
      </w:r>
      <w:r w:rsidR="00A53779">
        <w:t xml:space="preserve"> (</w:t>
      </w:r>
      <w:proofErr w:type="spellStart"/>
      <w:r w:rsidR="00A53779" w:rsidRPr="00A53779">
        <w:t>Wiscott</w:t>
      </w:r>
      <w:proofErr w:type="spellEnd"/>
      <w:r w:rsidR="00A53779" w:rsidRPr="00A53779">
        <w:t>-Aldrich syndrome protein</w:t>
      </w:r>
      <w:r w:rsidR="00A53779">
        <w:t>)</w:t>
      </w:r>
      <w:r>
        <w:t xml:space="preserve"> and ge</w:t>
      </w:r>
      <w:r>
        <w:t>l</w:t>
      </w:r>
      <w:r>
        <w:t xml:space="preserve">solin, </w:t>
      </w:r>
      <w:r w:rsidR="00A53779">
        <w:t>a member of the actin-severi</w:t>
      </w:r>
      <w:r w:rsidR="00B21BA0">
        <w:t xml:space="preserve">ng protein family </w:t>
      </w:r>
      <w:r w:rsidR="00B21BA0">
        <w:fldChar w:fldCharType="begin">
          <w:fldData xml:space="preserve">PEVuZE5vdGU+PENpdGU+PEF1dGhvcj5OdWVzY2g8L0F1dGhvcj48WWVhcj4yMDA1PC9ZZWFyPjxS
ZWNOdW0+NDc8L1JlY051bT48RGlzcGxheVRleHQ+KDM0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OdWVzY2g8L0F1dGhvcj48WWVhcj4yMDA1PC9ZZWFyPjxS
ZWNOdW0+NDc8L1JlY051bT48RGlzcGxheVRleHQ+KDM0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262854">
        <w:instrText xml:space="preserve"> ADDIN EN.CITE.DATA </w:instrText>
      </w:r>
      <w:r w:rsidR="00262854">
        <w:fldChar w:fldCharType="end"/>
      </w:r>
      <w:r w:rsidR="00B21BA0">
        <w:fldChar w:fldCharType="separate"/>
      </w:r>
      <w:r w:rsidR="00262854">
        <w:rPr>
          <w:noProof/>
        </w:rPr>
        <w:t>(</w:t>
      </w:r>
      <w:hyperlink w:anchor="_ENREF_34" w:tooltip="Nuesch, 2005 #47" w:history="1">
        <w:r w:rsidR="00262854">
          <w:rPr>
            <w:noProof/>
          </w:rPr>
          <w:t>34</w:t>
        </w:r>
      </w:hyperlink>
      <w:r w:rsidR="00262854">
        <w:rPr>
          <w:noProof/>
        </w:rPr>
        <w:t>)</w:t>
      </w:r>
      <w:r w:rsidR="00B21BA0">
        <w:fldChar w:fldCharType="end"/>
      </w:r>
      <w:r w:rsidR="00A53779">
        <w:t>.</w:t>
      </w:r>
      <w:r w:rsidR="00932445">
        <w:t xml:space="preserve"> Indeed, the MVM </w:t>
      </w:r>
      <w:proofErr w:type="spellStart"/>
      <w:r w:rsidR="00932445">
        <w:t>titer</w:t>
      </w:r>
      <w:proofErr w:type="spellEnd"/>
      <w:r w:rsidR="00932445">
        <w:t xml:space="preserve"> in the medium</w:t>
      </w:r>
      <w:r w:rsidR="00181048">
        <w:t xml:space="preserve"> fo</w:t>
      </w:r>
      <w:r w:rsidR="00181048">
        <w:t>l</w:t>
      </w:r>
      <w:r w:rsidR="00181048">
        <w:t xml:space="preserve">lowing </w:t>
      </w:r>
      <w:r w:rsidR="001A4999">
        <w:t xml:space="preserve">MVM infection </w:t>
      </w:r>
      <w:r w:rsidR="00181048">
        <w:t xml:space="preserve">drastically </w:t>
      </w:r>
      <w:r w:rsidR="001A4999">
        <w:t>declined</w:t>
      </w:r>
      <w:r w:rsidR="00181048">
        <w:t xml:space="preserve"> when gelsolin function was diminished</w:t>
      </w:r>
      <w:r w:rsidR="0066430D">
        <w:t>.</w:t>
      </w:r>
      <w:r w:rsidR="00166ACC">
        <w:t xml:space="preserve"> During MVM i</w:t>
      </w:r>
      <w:r w:rsidR="00166ACC">
        <w:t>n</w:t>
      </w:r>
      <w:r w:rsidR="00166ACC">
        <w:t>fection, gelsolin activity is regulated by the CKIIα/NS1 complex which was demonstrated to be cap</w:t>
      </w:r>
      <w:r w:rsidR="00166ACC">
        <w:t>a</w:t>
      </w:r>
      <w:r w:rsidR="00166ACC">
        <w:t>ble of phosphorylating gelsolin. Consequentially, inhibition of CKIIα correlated with prolonged persi</w:t>
      </w:r>
      <w:r w:rsidR="00166ACC">
        <w:t>s</w:t>
      </w:r>
      <w:r w:rsidR="00166ACC">
        <w:t xml:space="preserve">tence of actin </w:t>
      </w:r>
      <w:proofErr w:type="spellStart"/>
      <w:r w:rsidR="00166ACC">
        <w:t>fibers</w:t>
      </w:r>
      <w:proofErr w:type="spellEnd"/>
      <w:r w:rsidR="00166ACC">
        <w:t xml:space="preserve"> </w:t>
      </w:r>
      <w:r w:rsidR="00166ACC">
        <w:fldChar w:fldCharType="begin">
          <w:fldData xml:space="preserve">PEVuZE5vdGU+PENpdGU+PEF1dGhvcj5OdWVzY2g8L0F1dGhvcj48WWVhcj4yMDA2PC9ZZWFyPjxS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OdWVzY2g8L0F1dGhvcj48WWVhcj4yMDA2PC9ZZWFyPjxS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</w:fldData>
        </w:fldChar>
      </w:r>
      <w:r w:rsidR="00262854">
        <w:instrText xml:space="preserve"> ADDIN EN.CITE.DATA </w:instrText>
      </w:r>
      <w:r w:rsidR="00262854">
        <w:fldChar w:fldCharType="end"/>
      </w:r>
      <w:r w:rsidR="00166ACC">
        <w:fldChar w:fldCharType="separate"/>
      </w:r>
      <w:r w:rsidR="00262854">
        <w:rPr>
          <w:noProof/>
        </w:rPr>
        <w:t>(</w:t>
      </w:r>
      <w:hyperlink w:anchor="_ENREF_26" w:tooltip="Bar, 2008 #48" w:history="1">
        <w:r w:rsidR="00262854">
          <w:rPr>
            <w:noProof/>
          </w:rPr>
          <w:t>26</w:t>
        </w:r>
      </w:hyperlink>
      <w:r w:rsidR="00262854">
        <w:rPr>
          <w:noProof/>
        </w:rPr>
        <w:t xml:space="preserve">, </w:t>
      </w:r>
      <w:hyperlink w:anchor="_ENREF_35" w:tooltip="Nuesch, 2006 #49" w:history="1">
        <w:r w:rsidR="00262854">
          <w:rPr>
            <w:noProof/>
          </w:rPr>
          <w:t>35</w:t>
        </w:r>
      </w:hyperlink>
      <w:r w:rsidR="00262854">
        <w:rPr>
          <w:noProof/>
        </w:rPr>
        <w:t>)</w:t>
      </w:r>
      <w:r w:rsidR="00166ACC">
        <w:fldChar w:fldCharType="end"/>
      </w:r>
      <w:r w:rsidR="00166ACC">
        <w:t xml:space="preserve">. </w:t>
      </w:r>
      <w:r w:rsidR="0066430D">
        <w:t xml:space="preserve"> Several lines of evidence </w:t>
      </w:r>
      <w:r w:rsidR="00682D19">
        <w:t>indicate</w:t>
      </w:r>
      <w:r w:rsidR="00BD62F4">
        <w:t xml:space="preserve"> an active, vesicle-associated, gelsolin-dependent export of MVM. Progeny </w:t>
      </w:r>
      <w:proofErr w:type="spellStart"/>
      <w:r w:rsidR="00BD62F4">
        <w:t>virions</w:t>
      </w:r>
      <w:proofErr w:type="spellEnd"/>
      <w:r w:rsidR="00BD62F4">
        <w:t xml:space="preserve"> were shown to co-localize with </w:t>
      </w:r>
      <w:proofErr w:type="spellStart"/>
      <w:r w:rsidR="00BD62F4">
        <w:t>exocytic</w:t>
      </w:r>
      <w:proofErr w:type="spellEnd"/>
      <w:r w:rsidR="00BD62F4">
        <w:t xml:space="preserve">, endosomal, and lysosomal markers in </w:t>
      </w:r>
      <w:proofErr w:type="spellStart"/>
      <w:r w:rsidR="00BD62F4">
        <w:t>immunofluorescent</w:t>
      </w:r>
      <w:proofErr w:type="spellEnd"/>
      <w:r w:rsidR="00BD62F4">
        <w:t xml:space="preserve"> experiments</w:t>
      </w:r>
      <w:r w:rsidR="005C548A">
        <w:t xml:space="preserve"> </w:t>
      </w:r>
      <w:r w:rsidR="005C548A">
        <w:fldChar w:fldCharType="begin">
          <w:fldData xml:space="preserve">PEVuZE5vdGU+PENpdGU+PEF1dGhvcj5CYXI8L0F1dGhvcj48WWVhcj4yMDA4PC9ZZWFyPjxSZWNO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CYXI8L0F1dGhvcj48WWVhcj4yMDA4PC9ZZWFyPjxSZWNO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</w:fldData>
        </w:fldChar>
      </w:r>
      <w:r w:rsidR="00262854">
        <w:instrText xml:space="preserve"> ADDIN EN.CITE.DATA </w:instrText>
      </w:r>
      <w:r w:rsidR="00262854">
        <w:fldChar w:fldCharType="end"/>
      </w:r>
      <w:r w:rsidR="005C548A">
        <w:fldChar w:fldCharType="separate"/>
      </w:r>
      <w:r w:rsidR="00262854">
        <w:rPr>
          <w:noProof/>
        </w:rPr>
        <w:t>(</w:t>
      </w:r>
      <w:hyperlink w:anchor="_ENREF_26" w:tooltip="Bar, 2008 #48" w:history="1">
        <w:r w:rsidR="00262854">
          <w:rPr>
            <w:noProof/>
          </w:rPr>
          <w:t>26</w:t>
        </w:r>
      </w:hyperlink>
      <w:r w:rsidR="00262854">
        <w:rPr>
          <w:noProof/>
        </w:rPr>
        <w:t xml:space="preserve">, </w:t>
      </w:r>
      <w:hyperlink w:anchor="_ENREF_36" w:tooltip="Di Piazza, 2007 #80" w:history="1">
        <w:r w:rsidR="00262854">
          <w:rPr>
            <w:noProof/>
          </w:rPr>
          <w:t>36</w:t>
        </w:r>
      </w:hyperlink>
      <w:r w:rsidR="00262854">
        <w:rPr>
          <w:noProof/>
        </w:rPr>
        <w:t>)</w:t>
      </w:r>
      <w:r w:rsidR="005C548A">
        <w:fldChar w:fldCharType="end"/>
      </w:r>
      <w:r w:rsidR="00BD62F4">
        <w:t>. Cell fractionation experiments co</w:t>
      </w:r>
      <w:r w:rsidR="00BD62F4">
        <w:t>n</w:t>
      </w:r>
      <w:r w:rsidR="00682D19">
        <w:t>firmed this observation</w:t>
      </w:r>
      <w:r w:rsidR="00BD62F4">
        <w:t xml:space="preserve"> by demonstrating a co-migration of viral particles with cytosolic vesicles r</w:t>
      </w:r>
      <w:r w:rsidR="00BD62F4">
        <w:t>a</w:t>
      </w:r>
      <w:r w:rsidR="00BD62F4">
        <w:t>ther than free, vesicle-independent localization in the soluble cytosolic fraction.</w:t>
      </w:r>
      <w:r w:rsidR="00167D61">
        <w:t xml:space="preserve"> </w:t>
      </w:r>
      <w:r w:rsidR="00B6196E">
        <w:t>A cooperative cross-talk between actin- and microtubule dependent transport might be involved in MVM transport from the nucleus to the cell periphery</w:t>
      </w:r>
      <w:r w:rsidR="00CF5B71">
        <w:t xml:space="preserve"> </w:t>
      </w:r>
      <w:r w:rsidR="00CF5B71">
        <w:fldChar w:fldCharType="begin">
          <w:fldData xml:space="preserve">PEVuZE5vdGU+PENpdGU+PEF1dGhvcj5QcmFlZmNrZTwvQXV0aG9yPjxZZWFyPjIwMDQ8L1llYXI+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QcmFlZmNrZTwvQXV0aG9yPjxZZWFyPjIwMDQ8L1llYXI+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</w:fldData>
        </w:fldChar>
      </w:r>
      <w:r w:rsidR="00262854">
        <w:instrText xml:space="preserve"> ADDIN EN.CITE.DATA </w:instrText>
      </w:r>
      <w:r w:rsidR="00262854">
        <w:fldChar w:fldCharType="end"/>
      </w:r>
      <w:r w:rsidR="00CF5B71">
        <w:fldChar w:fldCharType="separate"/>
      </w:r>
      <w:r w:rsidR="00262854">
        <w:rPr>
          <w:noProof/>
        </w:rPr>
        <w:t>(</w:t>
      </w:r>
      <w:hyperlink w:anchor="_ENREF_37" w:tooltip="Praefcke, 2004 #50" w:history="1">
        <w:r w:rsidR="00262854">
          <w:rPr>
            <w:noProof/>
          </w:rPr>
          <w:t>37-39</w:t>
        </w:r>
      </w:hyperlink>
      <w:r w:rsidR="00262854">
        <w:rPr>
          <w:noProof/>
        </w:rPr>
        <w:t>)</w:t>
      </w:r>
      <w:r w:rsidR="00CF5B71">
        <w:fldChar w:fldCharType="end"/>
      </w:r>
      <w:r w:rsidR="0099308F">
        <w:t>.</w:t>
      </w:r>
      <w:r w:rsidR="00B6196E">
        <w:t xml:space="preserve">  </w:t>
      </w:r>
    </w:p>
    <w:p w:rsidR="00CF2F85" w:rsidRDefault="00682D19" w:rsidP="00CF2F85">
      <w:pPr>
        <w:spacing w:line="480" w:lineRule="auto"/>
        <w:ind w:firstLine="720"/>
        <w:jc w:val="both"/>
      </w:pPr>
      <w:r>
        <w:lastRenderedPageBreak/>
        <w:t>The secretory pathway has been</w:t>
      </w:r>
      <w:r w:rsidR="00DE30F1">
        <w:t xml:space="preserve"> proposed </w:t>
      </w:r>
      <w:r>
        <w:t xml:space="preserve">as the </w:t>
      </w:r>
      <w:r w:rsidR="00DE30F1">
        <w:t xml:space="preserve">route for </w:t>
      </w:r>
      <w:r w:rsidR="00BD46AB">
        <w:t>active</w:t>
      </w:r>
      <w:r>
        <w:t xml:space="preserve"> egress of MVM. P</w:t>
      </w:r>
      <w:r w:rsidR="00DE30F1">
        <w:t xml:space="preserve">rogeny </w:t>
      </w:r>
      <w:proofErr w:type="spellStart"/>
      <w:r w:rsidR="00DE30F1">
        <w:t>v</w:t>
      </w:r>
      <w:r w:rsidR="00DE30F1">
        <w:t>i</w:t>
      </w:r>
      <w:r w:rsidR="00DE30F1">
        <w:t>rions</w:t>
      </w:r>
      <w:proofErr w:type="spellEnd"/>
      <w:r>
        <w:t xml:space="preserve"> would</w:t>
      </w:r>
      <w:r w:rsidR="00DE30F1">
        <w:t xml:space="preserve"> become engulfed by COPII-vesicle formation in the perinuclear ER</w:t>
      </w:r>
      <w:r w:rsidR="00CF5B71">
        <w:t xml:space="preserve"> where they accum</w:t>
      </w:r>
      <w:r w:rsidR="00CF5B71">
        <w:t>u</w:t>
      </w:r>
      <w:r w:rsidR="00CF5B71">
        <w:t>lated with dynamin</w:t>
      </w:r>
      <w:r w:rsidR="00DE30F1">
        <w:t>.</w:t>
      </w:r>
      <w:r w:rsidR="00BD46AB">
        <w:t xml:space="preserve"> </w:t>
      </w:r>
      <w:r>
        <w:t>Accordingly</w:t>
      </w:r>
      <w:r w:rsidR="00BD46AB">
        <w:t xml:space="preserve">, </w:t>
      </w:r>
      <w:r>
        <w:t xml:space="preserve">a dramatic retention of </w:t>
      </w:r>
      <w:proofErr w:type="spellStart"/>
      <w:r>
        <w:t>virions</w:t>
      </w:r>
      <w:proofErr w:type="spellEnd"/>
      <w:r>
        <w:t xml:space="preserve"> in the perinuclear area and inhibition of</w:t>
      </w:r>
      <w:r w:rsidRPr="00682D19">
        <w:t xml:space="preserve"> </w:t>
      </w:r>
      <w:proofErr w:type="spellStart"/>
      <w:r>
        <w:t>virion</w:t>
      </w:r>
      <w:proofErr w:type="spellEnd"/>
      <w:r>
        <w:t xml:space="preserve"> release into the medium was observed in cells lacking functional effectors of the secretory pathway </w:t>
      </w:r>
      <w:r w:rsidR="00310C2C">
        <w:fldChar w:fldCharType="begin"/>
      </w:r>
      <w:r w:rsidR="00B6115A">
        <w:instrText xml:space="preserve"> ADDIN EN.CITE &lt;EndNote&gt;&lt;Cite&gt;&lt;Author&gt;Bar&lt;/Author&gt;&lt;Year&gt;2013&lt;/Year&gt;&lt;RecNum&gt;33&lt;/RecNum&gt;&lt;DisplayText&gt;(25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310C2C">
        <w:fldChar w:fldCharType="separate"/>
      </w:r>
      <w:r w:rsidR="00B6115A">
        <w:rPr>
          <w:noProof/>
        </w:rPr>
        <w:t>(</w:t>
      </w:r>
      <w:hyperlink w:anchor="_ENREF_25" w:tooltip="Bar, 2013 #33" w:history="1">
        <w:r w:rsidR="00262854">
          <w:rPr>
            <w:noProof/>
          </w:rPr>
          <w:t>25</w:t>
        </w:r>
      </w:hyperlink>
      <w:r w:rsidR="00B6115A">
        <w:rPr>
          <w:noProof/>
        </w:rPr>
        <w:t>)</w:t>
      </w:r>
      <w:r w:rsidR="00310C2C">
        <w:fldChar w:fldCharType="end"/>
      </w:r>
      <w:r w:rsidR="00310C2C">
        <w:t>.</w:t>
      </w:r>
      <w:r w:rsidR="00613AC0">
        <w:t xml:space="preserve"> In addition, members of the ERM family, such as radixin and </w:t>
      </w:r>
      <w:proofErr w:type="spellStart"/>
      <w:r w:rsidR="00613AC0">
        <w:t>moesin</w:t>
      </w:r>
      <w:proofErr w:type="spellEnd"/>
      <w:r w:rsidR="00613AC0">
        <w:t>, were shown to play a role in virus maturation and spread</w:t>
      </w:r>
      <w:r w:rsidR="001F6DB7">
        <w:t>ing capacity</w:t>
      </w:r>
      <w:r w:rsidR="00613AC0">
        <w:t xml:space="preserve">, as judged by </w:t>
      </w:r>
      <w:r w:rsidR="001F6DB7">
        <w:t>their impact on MVM plaque morphology</w:t>
      </w:r>
      <w:r w:rsidR="00613AC0">
        <w:t xml:space="preserve"> </w:t>
      </w:r>
      <w:r w:rsidR="00613AC0">
        <w:fldChar w:fldCharType="begin">
          <w:fldData xml:space="preserve">PEVuZE5vdGU+PENpdGU+PEF1dGhvcj5OdWVzY2g8L0F1dGhvcj48WWVhcj4yMDA5PC9ZZWFyPjxS
ZWNOdW0+ODE8L1JlY051bT48RGlzcGxheVRleHQ+KDQw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OdWVzY2g8L0F1dGhvcj48WWVhcj4yMDA5PC9ZZWFyPjxS
ZWNOdW0+ODE8L1JlY051bT48RGlzcGxheVRleHQ+KDQw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262854">
        <w:instrText xml:space="preserve"> ADDIN EN.CITE.DATA </w:instrText>
      </w:r>
      <w:r w:rsidR="00262854">
        <w:fldChar w:fldCharType="end"/>
      </w:r>
      <w:r w:rsidR="00613AC0">
        <w:fldChar w:fldCharType="separate"/>
      </w:r>
      <w:r w:rsidR="00262854">
        <w:rPr>
          <w:noProof/>
        </w:rPr>
        <w:t>(</w:t>
      </w:r>
      <w:hyperlink w:anchor="_ENREF_40" w:tooltip="Nuesch, 2009 #81" w:history="1">
        <w:r w:rsidR="00262854">
          <w:rPr>
            <w:noProof/>
          </w:rPr>
          <w:t>40</w:t>
        </w:r>
      </w:hyperlink>
      <w:r w:rsidR="00262854">
        <w:rPr>
          <w:noProof/>
        </w:rPr>
        <w:t>)</w:t>
      </w:r>
      <w:r w:rsidR="00613AC0">
        <w:fldChar w:fldCharType="end"/>
      </w:r>
      <w:r w:rsidR="00613AC0">
        <w:t>.</w:t>
      </w:r>
      <w:r w:rsidR="00CF5B71">
        <w:t xml:space="preserve"> Consequentially</w:t>
      </w:r>
      <w:r w:rsidR="001F6DB7">
        <w:t xml:space="preserve">, dominant negative radixin or </w:t>
      </w:r>
      <w:proofErr w:type="spellStart"/>
      <w:r w:rsidR="001F6DB7">
        <w:t>moesin</w:t>
      </w:r>
      <w:proofErr w:type="spellEnd"/>
      <w:r w:rsidR="001F6DB7">
        <w:t xml:space="preserve"> mutants</w:t>
      </w:r>
      <w:r w:rsidR="004C7211">
        <w:t xml:space="preserve"> failed in </w:t>
      </w:r>
      <w:r w:rsidR="001F6DB7">
        <w:t xml:space="preserve">wrapping progeny </w:t>
      </w:r>
      <w:proofErr w:type="spellStart"/>
      <w:r w:rsidR="001F6DB7">
        <w:t>virions</w:t>
      </w:r>
      <w:proofErr w:type="spellEnd"/>
      <w:r w:rsidR="001F6DB7">
        <w:t xml:space="preserve"> into transport vesicles</w:t>
      </w:r>
      <w:r w:rsidR="004C7211">
        <w:t xml:space="preserve">, resulting in a marked reduction of egressed </w:t>
      </w:r>
      <w:proofErr w:type="spellStart"/>
      <w:r w:rsidR="004C7211">
        <w:t>viri</w:t>
      </w:r>
      <w:r w:rsidR="00CF5B71">
        <w:t>ons</w:t>
      </w:r>
      <w:proofErr w:type="spellEnd"/>
      <w:r w:rsidR="00CF5B71">
        <w:t xml:space="preserve"> in the m</w:t>
      </w:r>
      <w:r w:rsidR="00CF5B71">
        <w:t>e</w:t>
      </w:r>
      <w:r w:rsidR="00CF5B71">
        <w:t>dium</w:t>
      </w:r>
      <w:r w:rsidR="004C7211">
        <w:t xml:space="preserve">. </w:t>
      </w:r>
      <w:r w:rsidR="00EC473F">
        <w:t>Finally, active egress promotes</w:t>
      </w:r>
      <w:r w:rsidR="00E278CE">
        <w:t xml:space="preserve"> cellular </w:t>
      </w:r>
      <w:r w:rsidR="00EC473F">
        <w:t>lysis as demonstrated by the pr</w:t>
      </w:r>
      <w:r w:rsidR="00E278CE">
        <w:t>olonged viability of cells in which vesicular transport was either inhibited or by-passing the Golgi apparatus. Besides, the i</w:t>
      </w:r>
      <w:r w:rsidR="00E278CE">
        <w:t>n</w:t>
      </w:r>
      <w:r w:rsidR="00E278CE">
        <w:t xml:space="preserve">volvement of progeny particles in cytolysis was demonstrated by the prolonged survival of murine cells transduced with a viral vector deficient for the production of progeny </w:t>
      </w:r>
      <w:proofErr w:type="spellStart"/>
      <w:r w:rsidR="00E278CE">
        <w:t>virion</w:t>
      </w:r>
      <w:proofErr w:type="spellEnd"/>
      <w:r w:rsidR="00E278CE">
        <w:t xml:space="preserve"> particles </w:t>
      </w:r>
      <w:r w:rsidR="00E278CE">
        <w:fldChar w:fldCharType="begin"/>
      </w:r>
      <w:r w:rsidR="00B6115A">
        <w:instrText xml:space="preserve"> ADDIN EN.CITE &lt;EndNote&gt;&lt;Cite&gt;&lt;Author&gt;Bar&lt;/Author&gt;&lt;Year&gt;2013&lt;/Year&gt;&lt;RecNum&gt;33&lt;/RecNum&gt;&lt;DisplayText&gt;(25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E278CE">
        <w:fldChar w:fldCharType="separate"/>
      </w:r>
      <w:r w:rsidR="00B6115A">
        <w:rPr>
          <w:noProof/>
        </w:rPr>
        <w:t>(</w:t>
      </w:r>
      <w:hyperlink w:anchor="_ENREF_25" w:tooltip="Bar, 2013 #33" w:history="1">
        <w:r w:rsidR="00262854">
          <w:rPr>
            <w:noProof/>
          </w:rPr>
          <w:t>25</w:t>
        </w:r>
      </w:hyperlink>
      <w:r w:rsidR="00B6115A">
        <w:rPr>
          <w:noProof/>
        </w:rPr>
        <w:t>)</w:t>
      </w:r>
      <w:r w:rsidR="00E278CE">
        <w:fldChar w:fldCharType="end"/>
      </w:r>
      <w:r w:rsidR="00E278CE">
        <w:t xml:space="preserve">.  </w:t>
      </w:r>
      <w:r w:rsidR="00EC473F">
        <w:t xml:space="preserve"> </w:t>
      </w:r>
      <w:r w:rsidR="009B789E">
        <w:t xml:space="preserve"> </w:t>
      </w:r>
      <w:r w:rsidR="004C7211">
        <w:t xml:space="preserve">  </w:t>
      </w:r>
    </w:p>
    <w:p w:rsidR="00B2205F" w:rsidRDefault="00A800BC" w:rsidP="00CF2F85">
      <w:pPr>
        <w:spacing w:line="480" w:lineRule="auto"/>
        <w:ind w:firstLine="720"/>
        <w:jc w:val="both"/>
      </w:pPr>
      <w:r>
        <w:t xml:space="preserve">Documentation </w:t>
      </w:r>
      <w:r w:rsidR="00B06FDC">
        <w:t xml:space="preserve">of active </w:t>
      </w:r>
      <w:r>
        <w:t xml:space="preserve">egress requires accurate demonstration that no cell lysis occurred during the experiment. However, it is </w:t>
      </w:r>
      <w:r w:rsidR="00B06FDC">
        <w:t>challenging</w:t>
      </w:r>
      <w:r w:rsidR="00707FCE">
        <w:t xml:space="preserve"> to exclude the possibility that</w:t>
      </w:r>
      <w:r>
        <w:t xml:space="preserve"> lysis of a few cells may</w:t>
      </w:r>
      <w:r w:rsidR="00707FCE">
        <w:t xml:space="preserve"> </w:t>
      </w:r>
      <w:r w:rsidR="00B2205F">
        <w:t>passively</w:t>
      </w:r>
      <w:r w:rsidR="00707FCE">
        <w:t xml:space="preserve"> </w:t>
      </w:r>
      <w:r w:rsidR="00B2205F">
        <w:t>release</w:t>
      </w:r>
      <w:r w:rsidR="00707FCE">
        <w:t xml:space="preserve"> progeny </w:t>
      </w:r>
      <w:proofErr w:type="spellStart"/>
      <w:r w:rsidR="00707FCE">
        <w:t>virions</w:t>
      </w:r>
      <w:proofErr w:type="spellEnd"/>
      <w:r w:rsidR="00B2205F">
        <w:t xml:space="preserve">, which </w:t>
      </w:r>
      <w:r w:rsidR="00B06FDC">
        <w:t>could</w:t>
      </w:r>
      <w:r w:rsidR="00B2205F" w:rsidRPr="00B2205F">
        <w:t xml:space="preserve"> </w:t>
      </w:r>
      <w:r w:rsidR="00B2205F">
        <w:t>additionally</w:t>
      </w:r>
      <w:r w:rsidR="00B06FDC">
        <w:t xml:space="preserve"> contribute to uncontrolled second rounds of infection</w:t>
      </w:r>
      <w:r w:rsidR="00707FCE">
        <w:t xml:space="preserve">. </w:t>
      </w:r>
      <w:r w:rsidR="00573177">
        <w:t>In tissue culture, passive egress considerably contributes to viral spread. Howe</w:t>
      </w:r>
      <w:r w:rsidR="00573177">
        <w:t>v</w:t>
      </w:r>
      <w:r w:rsidR="00573177">
        <w:t>er, its importance in anima</w:t>
      </w:r>
      <w:r w:rsidR="00B2205F">
        <w:t>l infection might be largely limited by</w:t>
      </w:r>
      <w:r w:rsidR="00573177">
        <w:t xml:space="preserve"> clearance </w:t>
      </w:r>
      <w:r w:rsidR="00B2205F">
        <w:t>of virus-infected cells by</w:t>
      </w:r>
      <w:r w:rsidR="00573177">
        <w:t xml:space="preserve"> components of the immune system. </w:t>
      </w:r>
      <w:r w:rsidR="00080F2A">
        <w:t xml:space="preserve">Parvoviruses, particularly MVM, are highly robust and persist as intact particles mainly in the lysosomes of infected cells where they are slowly degraded </w:t>
      </w:r>
      <w:r w:rsidR="00080F2A">
        <w:fldChar w:fldCharType="begin">
          <w:fldData xml:space="preserve">PEVuZE5vdGU+PENpdGU+PEF1dGhvcj5NYW5pPC9BdXRob3I+PFllYXI+MjAwNjwvWWVhcj48UmVj
TnVtPjgyPC9SZWNOdW0+PERpc3BsYXlUZXh0Pig0MS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NYW5pPC9BdXRob3I+PFllYXI+MjAwNjwvWWVhcj48UmVj
TnVtPjgyPC9SZWNOdW0+PERpc3BsYXlUZXh0Pig0MS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262854">
        <w:instrText xml:space="preserve"> ADDIN EN.CITE.DATA </w:instrText>
      </w:r>
      <w:r w:rsidR="00262854">
        <w:fldChar w:fldCharType="end"/>
      </w:r>
      <w:r w:rsidR="00080F2A">
        <w:fldChar w:fldCharType="separate"/>
      </w:r>
      <w:r w:rsidR="00262854">
        <w:rPr>
          <w:noProof/>
        </w:rPr>
        <w:t>(</w:t>
      </w:r>
      <w:hyperlink w:anchor="_ENREF_41" w:tooltip="Mani, 2006 #82" w:history="1">
        <w:r w:rsidR="00262854">
          <w:rPr>
            <w:noProof/>
          </w:rPr>
          <w:t>41</w:t>
        </w:r>
      </w:hyperlink>
      <w:r w:rsidR="00262854">
        <w:rPr>
          <w:noProof/>
        </w:rPr>
        <w:t>)</w:t>
      </w:r>
      <w:r w:rsidR="00080F2A">
        <w:fldChar w:fldCharType="end"/>
      </w:r>
      <w:r w:rsidR="00080F2A">
        <w:t xml:space="preserve">. </w:t>
      </w:r>
      <w:r w:rsidR="00DF5A43">
        <w:t>Since the endosomal pathway is highly dynamic and par</w:t>
      </w:r>
      <w:r w:rsidR="00B2205F">
        <w:t>tially overlaps with the</w:t>
      </w:r>
      <w:r w:rsidR="00DF5A43">
        <w:t xml:space="preserve"> egress route</w:t>
      </w:r>
      <w:r w:rsidR="00B2205F">
        <w:t xml:space="preserve"> of progeny viruses</w:t>
      </w:r>
      <w:r w:rsidR="00DF5A43">
        <w:t xml:space="preserve">, </w:t>
      </w:r>
      <w:r w:rsidR="00B2205F">
        <w:t>the discrimination of</w:t>
      </w:r>
      <w:r w:rsidR="00DF5A43">
        <w:t xml:space="preserve"> incoming </w:t>
      </w:r>
      <w:r w:rsidR="00B2205F">
        <w:t xml:space="preserve">from progeny </w:t>
      </w:r>
      <w:proofErr w:type="spellStart"/>
      <w:r w:rsidR="00B2205F">
        <w:t>virions</w:t>
      </w:r>
      <w:proofErr w:type="spellEnd"/>
      <w:r w:rsidR="00B2205F">
        <w:t xml:space="preserve"> represent</w:t>
      </w:r>
      <w:r w:rsidR="00DF5A43">
        <w:t>s a major challenge.</w:t>
      </w:r>
      <w:r w:rsidR="0022605C">
        <w:t xml:space="preserve"> </w:t>
      </w:r>
    </w:p>
    <w:p w:rsidR="002A1139" w:rsidRDefault="008B2C50" w:rsidP="00CF2F85">
      <w:pPr>
        <w:spacing w:line="480" w:lineRule="auto"/>
        <w:ind w:firstLine="720"/>
        <w:jc w:val="both"/>
      </w:pPr>
      <w:r>
        <w:t xml:space="preserve">The present investigation aims to characterize </w:t>
      </w:r>
      <w:r w:rsidR="000E4A83">
        <w:t xml:space="preserve">the final maturation steps leading to nuclear export and egress </w:t>
      </w:r>
      <w:r>
        <w:t xml:space="preserve">of </w:t>
      </w:r>
      <w:r w:rsidR="00EB61AB">
        <w:t>MVM</w:t>
      </w:r>
      <w:r>
        <w:t>. Using anion exchange chromatography</w:t>
      </w:r>
      <w:r w:rsidR="00EA7E13">
        <w:t xml:space="preserve"> (AEX)</w:t>
      </w:r>
      <w:r>
        <w:t xml:space="preserve"> </w:t>
      </w:r>
      <w:r w:rsidR="00EA7E13">
        <w:t xml:space="preserve">in combination with </w:t>
      </w:r>
      <w:r>
        <w:t>quant</w:t>
      </w:r>
      <w:r>
        <w:t>i</w:t>
      </w:r>
      <w:r>
        <w:t xml:space="preserve">tative PCR (qPCR) </w:t>
      </w:r>
      <w:r w:rsidR="00F42CA8">
        <w:t xml:space="preserve">we </w:t>
      </w:r>
      <w:r w:rsidR="00F42CA8" w:rsidRPr="008F435C">
        <w:t>demonstrate that</w:t>
      </w:r>
      <w:r w:rsidR="00EA7E13" w:rsidRPr="008F435C">
        <w:t xml:space="preserve"> two dis</w:t>
      </w:r>
      <w:r w:rsidR="000E4A83" w:rsidRPr="008F435C">
        <w:t>tinct populations of DNA containing</w:t>
      </w:r>
      <w:r w:rsidR="00EA7E13" w:rsidRPr="008F435C">
        <w:t xml:space="preserve"> progeny particles </w:t>
      </w:r>
      <w:r w:rsidR="009907EA">
        <w:t>co-exist</w:t>
      </w:r>
      <w:r w:rsidR="000E4A83" w:rsidRPr="008F435C">
        <w:t xml:space="preserve"> </w:t>
      </w:r>
      <w:r w:rsidR="00EA7E13" w:rsidRPr="008F435C">
        <w:t>in the nu</w:t>
      </w:r>
      <w:r w:rsidR="00672152" w:rsidRPr="008F435C">
        <w:t>cleus</w:t>
      </w:r>
      <w:r w:rsidR="00FE6A9D" w:rsidRPr="008F435C">
        <w:t xml:space="preserve"> of</w:t>
      </w:r>
      <w:r w:rsidR="00A24085" w:rsidRPr="008F435C">
        <w:t xml:space="preserve"> </w:t>
      </w:r>
      <w:r w:rsidR="00FE6A9D" w:rsidRPr="008F435C">
        <w:t>infected murine cells</w:t>
      </w:r>
      <w:r w:rsidR="00672152" w:rsidRPr="008F435C">
        <w:t xml:space="preserve">. </w:t>
      </w:r>
      <w:r w:rsidR="00672152" w:rsidRPr="009B5DE1">
        <w:rPr>
          <w:i/>
        </w:rPr>
        <w:t>De novo</w:t>
      </w:r>
      <w:r w:rsidR="00672152" w:rsidRPr="008F435C">
        <w:t xml:space="preserve"> synthesized</w:t>
      </w:r>
      <w:r w:rsidR="00F42CA8" w:rsidRPr="008F435C">
        <w:t xml:space="preserve"> </w:t>
      </w:r>
      <w:r w:rsidR="00672152" w:rsidRPr="008F435C">
        <w:t xml:space="preserve">capsids </w:t>
      </w:r>
      <w:r w:rsidR="00F42CA8" w:rsidRPr="008F435C">
        <w:t>undergo a maturation step in the nucleus that involves</w:t>
      </w:r>
      <w:r w:rsidR="000E4A83" w:rsidRPr="008F435C">
        <w:t xml:space="preserve"> </w:t>
      </w:r>
      <w:r w:rsidR="002203CB" w:rsidRPr="008F435C">
        <w:t>surface phosphorylation</w:t>
      </w:r>
      <w:r w:rsidR="00672152" w:rsidRPr="008F435C">
        <w:t>(</w:t>
      </w:r>
      <w:r w:rsidR="00EA7E13" w:rsidRPr="008F435C">
        <w:t>s</w:t>
      </w:r>
      <w:r w:rsidR="00672152" w:rsidRPr="008F435C">
        <w:t>)</w:t>
      </w:r>
      <w:r w:rsidR="002203CB" w:rsidRPr="008F435C">
        <w:t xml:space="preserve"> and</w:t>
      </w:r>
      <w:r w:rsidR="00F42CA8">
        <w:t xml:space="preserve"> </w:t>
      </w:r>
      <w:r w:rsidR="000E4A83">
        <w:t>exposure</w:t>
      </w:r>
      <w:r w:rsidR="002203CB">
        <w:t xml:space="preserve"> of </w:t>
      </w:r>
      <w:r w:rsidR="0044060F">
        <w:t>N-VP2</w:t>
      </w:r>
      <w:r w:rsidR="002203CB">
        <w:t>.</w:t>
      </w:r>
      <w:r w:rsidR="007520F5">
        <w:t xml:space="preserve"> Only</w:t>
      </w:r>
      <w:r w:rsidR="007520F5" w:rsidRPr="009907EA">
        <w:t xml:space="preserve"> fully </w:t>
      </w:r>
      <w:r w:rsidR="009907EA">
        <w:t>infe</w:t>
      </w:r>
      <w:r w:rsidR="009907EA">
        <w:t>c</w:t>
      </w:r>
      <w:r w:rsidR="009907EA">
        <w:lastRenderedPageBreak/>
        <w:t>tious</w:t>
      </w:r>
      <w:r w:rsidR="007520F5" w:rsidRPr="009907EA">
        <w:t xml:space="preserve"> </w:t>
      </w:r>
      <w:proofErr w:type="spellStart"/>
      <w:r w:rsidR="007520F5">
        <w:t>virions</w:t>
      </w:r>
      <w:proofErr w:type="spellEnd"/>
      <w:r w:rsidR="007520F5">
        <w:t xml:space="preserve"> were able to exit the nuclei and </w:t>
      </w:r>
      <w:r w:rsidR="00E975D7">
        <w:t>egress from the cells prior to cell lysis</w:t>
      </w:r>
      <w:r w:rsidR="007520F5">
        <w:t>,</w:t>
      </w:r>
      <w:r w:rsidR="00E975D7">
        <w:t xml:space="preserve"> confirming</w:t>
      </w:r>
      <w:r w:rsidR="007520F5">
        <w:t xml:space="preserve"> an active egress of parvovirus MVM.</w:t>
      </w:r>
    </w:p>
    <w:p w:rsidR="00E773A6" w:rsidRDefault="00E773A6" w:rsidP="006C5831">
      <w:pPr>
        <w:spacing w:line="480" w:lineRule="auto"/>
        <w:jc w:val="both"/>
      </w:pPr>
    </w:p>
    <w:p w:rsidR="00F47A7A" w:rsidRDefault="00F47A7A" w:rsidP="006C5831">
      <w:pPr>
        <w:spacing w:line="480" w:lineRule="auto"/>
        <w:jc w:val="both"/>
      </w:pPr>
    </w:p>
    <w:p w:rsidR="00CF5B71" w:rsidRDefault="00CF5B71" w:rsidP="006C5831">
      <w:pPr>
        <w:spacing w:line="480" w:lineRule="auto"/>
        <w:jc w:val="both"/>
      </w:pPr>
    </w:p>
    <w:p w:rsidR="00CF5B71" w:rsidRDefault="00CF5B71" w:rsidP="006C5831">
      <w:pPr>
        <w:spacing w:line="480" w:lineRule="auto"/>
        <w:jc w:val="both"/>
      </w:pPr>
    </w:p>
    <w:p w:rsidR="00F47A7A" w:rsidRDefault="00F47A7A" w:rsidP="006C5831">
      <w:pPr>
        <w:spacing w:line="480" w:lineRule="auto"/>
        <w:jc w:val="both"/>
      </w:pPr>
    </w:p>
    <w:p w:rsidR="0022605C" w:rsidRDefault="0022605C" w:rsidP="006C5831">
      <w:pPr>
        <w:spacing w:line="480" w:lineRule="auto"/>
        <w:jc w:val="both"/>
      </w:pPr>
    </w:p>
    <w:p w:rsidR="0022605C" w:rsidRDefault="0022605C" w:rsidP="006C5831">
      <w:pPr>
        <w:spacing w:line="480" w:lineRule="auto"/>
        <w:jc w:val="both"/>
      </w:pPr>
    </w:p>
    <w:p w:rsidR="00CF5B71" w:rsidRDefault="00CF5B71" w:rsidP="006C5831">
      <w:pPr>
        <w:spacing w:line="480" w:lineRule="auto"/>
        <w:jc w:val="both"/>
      </w:pPr>
    </w:p>
    <w:p w:rsidR="00C82C93" w:rsidRDefault="00C82C93" w:rsidP="006C5831">
      <w:pPr>
        <w:spacing w:line="480" w:lineRule="auto"/>
        <w:jc w:val="both"/>
      </w:pPr>
    </w:p>
    <w:p w:rsidR="00C82C93" w:rsidRDefault="00C82C93" w:rsidP="006C5831">
      <w:pPr>
        <w:spacing w:line="480" w:lineRule="auto"/>
        <w:jc w:val="both"/>
      </w:pPr>
    </w:p>
    <w:p w:rsidR="00573177" w:rsidRDefault="00573177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110E3D" w:rsidRDefault="00110E3D" w:rsidP="00B070D8">
      <w:pPr>
        <w:spacing w:after="0" w:line="240" w:lineRule="auto"/>
        <w:jc w:val="both"/>
      </w:pPr>
    </w:p>
    <w:p w:rsidR="00110E3D" w:rsidRDefault="00110E3D" w:rsidP="00B070D8">
      <w:pPr>
        <w:spacing w:after="0" w:line="240" w:lineRule="auto"/>
        <w:jc w:val="both"/>
      </w:pPr>
    </w:p>
    <w:p w:rsidR="00110E3D" w:rsidRDefault="00110E3D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Pr="00262854" w:rsidRDefault="008224A3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62854" w:rsidRPr="00262854">
        <w:rPr>
          <w:rFonts w:ascii="Calibri" w:hAnsi="Calibri"/>
          <w:noProof/>
        </w:rPr>
        <w:t>1.</w:t>
      </w:r>
      <w:r w:rsidR="00262854" w:rsidRPr="00262854">
        <w:rPr>
          <w:rFonts w:ascii="Calibri" w:hAnsi="Calibri"/>
          <w:noProof/>
        </w:rPr>
        <w:tab/>
      </w:r>
      <w:r w:rsidR="00262854" w:rsidRPr="00262854">
        <w:rPr>
          <w:rFonts w:ascii="Calibri" w:hAnsi="Calibri"/>
          <w:b/>
          <w:noProof/>
        </w:rPr>
        <w:t xml:space="preserve">Martin-Serrano J, Neil SJ. </w:t>
      </w:r>
      <w:r w:rsidR="00262854" w:rsidRPr="00262854">
        <w:rPr>
          <w:rFonts w:ascii="Calibri" w:hAnsi="Calibri"/>
          <w:noProof/>
        </w:rPr>
        <w:t xml:space="preserve">2011. Host factors involved in retroviral budding and release. Nat Rev Microbiol </w:t>
      </w:r>
      <w:r w:rsidR="00262854" w:rsidRPr="00262854">
        <w:rPr>
          <w:rFonts w:ascii="Calibri" w:hAnsi="Calibri"/>
          <w:b/>
          <w:noProof/>
        </w:rPr>
        <w:t>9:</w:t>
      </w:r>
      <w:r w:rsidR="00262854" w:rsidRPr="00262854">
        <w:rPr>
          <w:rFonts w:ascii="Calibri" w:hAnsi="Calibri"/>
          <w:noProof/>
        </w:rPr>
        <w:t>519-531.</w:t>
      </w:r>
      <w:bookmarkEnd w:id="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262854">
        <w:rPr>
          <w:rFonts w:ascii="Calibri" w:hAnsi="Calibri"/>
          <w:noProof/>
        </w:rPr>
        <w:t>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orita E, Sundquist WI. </w:t>
      </w:r>
      <w:r w:rsidRPr="00262854">
        <w:rPr>
          <w:rFonts w:ascii="Calibri" w:hAnsi="Calibri"/>
          <w:noProof/>
        </w:rPr>
        <w:t xml:space="preserve">2004. Retrovirus budding. Annu Rev Cell Dev Biol </w:t>
      </w:r>
      <w:r w:rsidRPr="00262854">
        <w:rPr>
          <w:rFonts w:ascii="Calibri" w:hAnsi="Calibri"/>
          <w:b/>
          <w:noProof/>
        </w:rPr>
        <w:t>20:</w:t>
      </w:r>
      <w:r w:rsidRPr="00262854">
        <w:rPr>
          <w:rFonts w:ascii="Calibri" w:hAnsi="Calibri"/>
          <w:noProof/>
        </w:rPr>
        <w:t>395-425.</w:t>
      </w:r>
      <w:bookmarkEnd w:id="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" w:name="_ENREF_3"/>
      <w:r w:rsidRPr="00262854">
        <w:rPr>
          <w:rFonts w:ascii="Calibri" w:hAnsi="Calibri"/>
          <w:noProof/>
          <w:lang w:val="es-ES"/>
        </w:rPr>
        <w:lastRenderedPageBreak/>
        <w:t>3.</w:t>
      </w:r>
      <w:r w:rsidRPr="00262854">
        <w:rPr>
          <w:rFonts w:ascii="Calibri" w:hAnsi="Calibri"/>
          <w:noProof/>
          <w:lang w:val="es-ES"/>
        </w:rPr>
        <w:tab/>
      </w:r>
      <w:r w:rsidRPr="00262854">
        <w:rPr>
          <w:rFonts w:ascii="Calibri" w:hAnsi="Calibri"/>
          <w:b/>
          <w:noProof/>
          <w:lang w:val="es-ES"/>
        </w:rPr>
        <w:t xml:space="preserve">Falanga A, Cantisani M, Pedone C, Galdiero S. </w:t>
      </w:r>
      <w:r w:rsidRPr="00262854">
        <w:rPr>
          <w:rFonts w:ascii="Calibri" w:hAnsi="Calibri"/>
          <w:noProof/>
          <w:lang w:val="es-ES"/>
        </w:rPr>
        <w:t xml:space="preserve">2009. </w:t>
      </w:r>
      <w:r w:rsidRPr="00262854">
        <w:rPr>
          <w:rFonts w:ascii="Calibri" w:hAnsi="Calibri"/>
          <w:noProof/>
        </w:rPr>
        <w:t xml:space="preserve">Membrane Fusion and Fission: Enveloped Viruses. Protein and Peptide Letters </w:t>
      </w:r>
      <w:r w:rsidRPr="00262854">
        <w:rPr>
          <w:rFonts w:ascii="Calibri" w:hAnsi="Calibri"/>
          <w:b/>
          <w:noProof/>
        </w:rPr>
        <w:t>16:</w:t>
      </w:r>
      <w:r w:rsidRPr="00262854">
        <w:rPr>
          <w:rFonts w:ascii="Calibri" w:hAnsi="Calibri"/>
          <w:noProof/>
        </w:rPr>
        <w:t>751-759.</w:t>
      </w:r>
      <w:bookmarkEnd w:id="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" w:name="_ENREF_4"/>
      <w:r w:rsidRPr="00262854">
        <w:rPr>
          <w:rFonts w:ascii="Calibri" w:hAnsi="Calibri"/>
          <w:noProof/>
        </w:rPr>
        <w:t>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Votteler J, Sundquist WI. </w:t>
      </w:r>
      <w:r w:rsidRPr="00262854">
        <w:rPr>
          <w:rFonts w:ascii="Calibri" w:hAnsi="Calibri"/>
          <w:noProof/>
        </w:rPr>
        <w:t xml:space="preserve">2013. Virus Budding and the ESCRT Pathway. Cell Host &amp; Microbe </w:t>
      </w:r>
      <w:r w:rsidRPr="00262854">
        <w:rPr>
          <w:rFonts w:ascii="Calibri" w:hAnsi="Calibri"/>
          <w:b/>
          <w:noProof/>
        </w:rPr>
        <w:t>14:</w:t>
      </w:r>
      <w:r w:rsidRPr="00262854">
        <w:rPr>
          <w:rFonts w:ascii="Calibri" w:hAnsi="Calibri"/>
          <w:noProof/>
        </w:rPr>
        <w:t>232-241.</w:t>
      </w:r>
      <w:bookmarkEnd w:id="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5" w:name="_ENREF_5"/>
      <w:r w:rsidRPr="00262854">
        <w:rPr>
          <w:rFonts w:ascii="Calibri" w:hAnsi="Calibri"/>
          <w:noProof/>
        </w:rPr>
        <w:t>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alistri A, Salata C, Parolin C, Palu G. </w:t>
      </w:r>
      <w:r w:rsidRPr="00262854">
        <w:rPr>
          <w:rFonts w:ascii="Calibri" w:hAnsi="Calibri"/>
          <w:noProof/>
        </w:rPr>
        <w:t xml:space="preserve">2009. Role of multivesicular bodies and their components in the egress of enveloped RNA viruses. Reviews in Medical Virology </w:t>
      </w:r>
      <w:r w:rsidRPr="00262854">
        <w:rPr>
          <w:rFonts w:ascii="Calibri" w:hAnsi="Calibri"/>
          <w:b/>
          <w:noProof/>
        </w:rPr>
        <w:t>19:</w:t>
      </w:r>
      <w:r w:rsidRPr="00262854">
        <w:rPr>
          <w:rFonts w:ascii="Calibri" w:hAnsi="Calibri"/>
          <w:noProof/>
        </w:rPr>
        <w:t>31-45.</w:t>
      </w:r>
      <w:bookmarkEnd w:id="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6" w:name="_ENREF_6"/>
      <w:r w:rsidRPr="00262854">
        <w:rPr>
          <w:rFonts w:ascii="Calibri" w:hAnsi="Calibri"/>
          <w:noProof/>
        </w:rPr>
        <w:t>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orita E. </w:t>
      </w:r>
      <w:r w:rsidRPr="00262854">
        <w:rPr>
          <w:rFonts w:ascii="Calibri" w:hAnsi="Calibri"/>
          <w:noProof/>
        </w:rPr>
        <w:t xml:space="preserve">2012. Differential requirements of mammalian ESCRTs in multivesicular body formation, virus budding and cell division. FEBS J </w:t>
      </w:r>
      <w:r w:rsidRPr="00262854">
        <w:rPr>
          <w:rFonts w:ascii="Calibri" w:hAnsi="Calibri"/>
          <w:b/>
          <w:noProof/>
        </w:rPr>
        <w:t>279:</w:t>
      </w:r>
      <w:r w:rsidRPr="00262854">
        <w:rPr>
          <w:rFonts w:ascii="Calibri" w:hAnsi="Calibri"/>
          <w:noProof/>
        </w:rPr>
        <w:t>1399-1406.</w:t>
      </w:r>
      <w:bookmarkEnd w:id="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7" w:name="_ENREF_7"/>
      <w:r w:rsidRPr="00262854">
        <w:rPr>
          <w:rFonts w:ascii="Calibri" w:hAnsi="Calibri"/>
          <w:noProof/>
        </w:rPr>
        <w:t>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ieniasz PD. </w:t>
      </w:r>
      <w:r w:rsidRPr="00262854">
        <w:rPr>
          <w:rFonts w:ascii="Calibri" w:hAnsi="Calibri"/>
          <w:noProof/>
        </w:rPr>
        <w:t xml:space="preserve">2006. Late budding domains and host proteins in enveloped virus release. Virology </w:t>
      </w:r>
      <w:r w:rsidRPr="00262854">
        <w:rPr>
          <w:rFonts w:ascii="Calibri" w:hAnsi="Calibri"/>
          <w:b/>
          <w:noProof/>
        </w:rPr>
        <w:t>344:</w:t>
      </w:r>
      <w:r w:rsidRPr="00262854">
        <w:rPr>
          <w:rFonts w:ascii="Calibri" w:hAnsi="Calibri"/>
          <w:noProof/>
        </w:rPr>
        <w:t>55-63.</w:t>
      </w:r>
      <w:bookmarkEnd w:id="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8" w:name="_ENREF_8"/>
      <w:r w:rsidRPr="00262854">
        <w:rPr>
          <w:rFonts w:ascii="Calibri" w:hAnsi="Calibri"/>
          <w:noProof/>
        </w:rPr>
        <w:t>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rtin-Serrano J. </w:t>
      </w:r>
      <w:r w:rsidRPr="00262854">
        <w:rPr>
          <w:rFonts w:ascii="Calibri" w:hAnsi="Calibri"/>
          <w:noProof/>
        </w:rPr>
        <w:t xml:space="preserve">2007. The role of ubiquitin in retroviral egress. Traffic </w:t>
      </w:r>
      <w:r w:rsidRPr="00262854">
        <w:rPr>
          <w:rFonts w:ascii="Calibri" w:hAnsi="Calibri"/>
          <w:b/>
          <w:noProof/>
        </w:rPr>
        <w:t>8:</w:t>
      </w:r>
      <w:r w:rsidRPr="00262854">
        <w:rPr>
          <w:rFonts w:ascii="Calibri" w:hAnsi="Calibri"/>
          <w:noProof/>
        </w:rPr>
        <w:t>1297-1303.</w:t>
      </w:r>
      <w:bookmarkEnd w:id="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9" w:name="_ENREF_9"/>
      <w:r w:rsidRPr="00262854">
        <w:rPr>
          <w:rFonts w:ascii="Calibri" w:hAnsi="Calibri"/>
          <w:noProof/>
        </w:rPr>
        <w:t>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Tattersall P. </w:t>
      </w:r>
      <w:r w:rsidRPr="00262854">
        <w:rPr>
          <w:rFonts w:ascii="Calibri" w:hAnsi="Calibri"/>
          <w:noProof/>
        </w:rPr>
        <w:t xml:space="preserve">1972. Replication of the parvovirus MVM. I. Dependence of virus multiplication and plaque formation on cell growth. J Virol </w:t>
      </w:r>
      <w:r w:rsidRPr="00262854">
        <w:rPr>
          <w:rFonts w:ascii="Calibri" w:hAnsi="Calibri"/>
          <w:b/>
          <w:noProof/>
        </w:rPr>
        <w:t>10:</w:t>
      </w:r>
      <w:r w:rsidRPr="00262854">
        <w:rPr>
          <w:rFonts w:ascii="Calibri" w:hAnsi="Calibri"/>
          <w:noProof/>
        </w:rPr>
        <w:t>586-590.</w:t>
      </w:r>
      <w:bookmarkEnd w:id="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0" w:name="_ENREF_10"/>
      <w:r w:rsidRPr="00262854">
        <w:rPr>
          <w:rFonts w:ascii="Calibri" w:hAnsi="Calibri"/>
          <w:noProof/>
        </w:rPr>
        <w:t>1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otmore SF, Tattersall P. </w:t>
      </w:r>
      <w:r w:rsidRPr="00262854">
        <w:rPr>
          <w:rFonts w:ascii="Calibri" w:hAnsi="Calibri"/>
          <w:noProof/>
        </w:rPr>
        <w:t xml:space="preserve">1987. The autonomously replicating parvoviruses of vertebrates. Adv Virus Res </w:t>
      </w:r>
      <w:r w:rsidRPr="00262854">
        <w:rPr>
          <w:rFonts w:ascii="Calibri" w:hAnsi="Calibri"/>
          <w:b/>
          <w:noProof/>
        </w:rPr>
        <w:t>33:</w:t>
      </w:r>
      <w:r w:rsidRPr="00262854">
        <w:rPr>
          <w:rFonts w:ascii="Calibri" w:hAnsi="Calibri"/>
          <w:noProof/>
        </w:rPr>
        <w:t>91-174.</w:t>
      </w:r>
      <w:bookmarkEnd w:id="10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1" w:name="_ENREF_11"/>
      <w:r w:rsidRPr="00262854">
        <w:rPr>
          <w:rFonts w:ascii="Calibri" w:hAnsi="Calibri"/>
          <w:noProof/>
        </w:rPr>
        <w:t>11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Daeffler L, Horlein R, Rommelaere J, Nuesch JPF. </w:t>
      </w:r>
      <w:r w:rsidRPr="00262854">
        <w:rPr>
          <w:rFonts w:ascii="Calibri" w:hAnsi="Calibri"/>
          <w:noProof/>
        </w:rPr>
        <w:t xml:space="preserve">2003. Modulation of minute virus of mice cytotoxic activities through site-directed mutagenesis within the NS coding region. J Virol </w:t>
      </w:r>
      <w:r w:rsidRPr="00262854">
        <w:rPr>
          <w:rFonts w:ascii="Calibri" w:hAnsi="Calibri"/>
          <w:b/>
          <w:noProof/>
        </w:rPr>
        <w:t>77:</w:t>
      </w:r>
      <w:r w:rsidRPr="00262854">
        <w:rPr>
          <w:rFonts w:ascii="Calibri" w:hAnsi="Calibri"/>
          <w:noProof/>
        </w:rPr>
        <w:t>12466-12478.</w:t>
      </w:r>
      <w:bookmarkEnd w:id="1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2" w:name="_ENREF_12"/>
      <w:r w:rsidRPr="00262854">
        <w:rPr>
          <w:rFonts w:ascii="Calibri" w:hAnsi="Calibri"/>
          <w:noProof/>
        </w:rPr>
        <w:t>1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ul GG. </w:t>
      </w:r>
      <w:r w:rsidRPr="00262854">
        <w:rPr>
          <w:rFonts w:ascii="Calibri" w:hAnsi="Calibri"/>
          <w:noProof/>
        </w:rPr>
        <w:t xml:space="preserve">1976. Fibrils attached to the nuclear pore prevent egress of SV40 particles from the infected nucleus. J Cell Biol </w:t>
      </w:r>
      <w:r w:rsidRPr="00262854">
        <w:rPr>
          <w:rFonts w:ascii="Calibri" w:hAnsi="Calibri"/>
          <w:b/>
          <w:noProof/>
        </w:rPr>
        <w:t>70:</w:t>
      </w:r>
      <w:r w:rsidRPr="00262854">
        <w:rPr>
          <w:rFonts w:ascii="Calibri" w:hAnsi="Calibri"/>
          <w:noProof/>
        </w:rPr>
        <w:t>714-719.</w:t>
      </w:r>
      <w:bookmarkEnd w:id="1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3" w:name="_ENREF_13"/>
      <w:r w:rsidRPr="00262854">
        <w:rPr>
          <w:rFonts w:ascii="Calibri" w:hAnsi="Calibri"/>
          <w:noProof/>
        </w:rPr>
        <w:t>13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Tucker SP, Compans RW. </w:t>
      </w:r>
      <w:r w:rsidRPr="00262854">
        <w:rPr>
          <w:rFonts w:ascii="Calibri" w:hAnsi="Calibri"/>
          <w:noProof/>
        </w:rPr>
        <w:t xml:space="preserve">1993. Virus infection of polarized epithelial cells. Adv Virus Res </w:t>
      </w:r>
      <w:r w:rsidRPr="00262854">
        <w:rPr>
          <w:rFonts w:ascii="Calibri" w:hAnsi="Calibri"/>
          <w:b/>
          <w:noProof/>
        </w:rPr>
        <w:t>42:</w:t>
      </w:r>
      <w:r w:rsidRPr="00262854">
        <w:rPr>
          <w:rFonts w:ascii="Calibri" w:hAnsi="Calibri"/>
          <w:noProof/>
        </w:rPr>
        <w:t>187-247.</w:t>
      </w:r>
      <w:bookmarkEnd w:id="1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4" w:name="_ENREF_14"/>
      <w:r w:rsidRPr="00262854">
        <w:rPr>
          <w:rFonts w:ascii="Calibri" w:hAnsi="Calibri"/>
          <w:noProof/>
        </w:rPr>
        <w:t>1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ohl BP, Roy P. </w:t>
      </w:r>
      <w:r w:rsidRPr="00262854">
        <w:rPr>
          <w:rFonts w:ascii="Calibri" w:hAnsi="Calibri"/>
          <w:noProof/>
        </w:rPr>
        <w:t xml:space="preserve">2014. Bluetongue virus capsid assembly and maturation. Viruses </w:t>
      </w:r>
      <w:r w:rsidRPr="00262854">
        <w:rPr>
          <w:rFonts w:ascii="Calibri" w:hAnsi="Calibri"/>
          <w:b/>
          <w:noProof/>
        </w:rPr>
        <w:t>6:</w:t>
      </w:r>
      <w:r w:rsidRPr="00262854">
        <w:rPr>
          <w:rFonts w:ascii="Calibri" w:hAnsi="Calibri"/>
          <w:noProof/>
        </w:rPr>
        <w:t>3250-3270.</w:t>
      </w:r>
      <w:bookmarkEnd w:id="1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5" w:name="_ENREF_15"/>
      <w:r w:rsidRPr="00262854">
        <w:rPr>
          <w:rFonts w:ascii="Calibri" w:hAnsi="Calibri"/>
          <w:noProof/>
        </w:rPr>
        <w:t>1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Wirblich C, Bhattacharya B, Roy P. </w:t>
      </w:r>
      <w:r w:rsidRPr="00262854">
        <w:rPr>
          <w:rFonts w:ascii="Calibri" w:hAnsi="Calibri"/>
          <w:noProof/>
        </w:rPr>
        <w:t xml:space="preserve">2005. Nonstructural protein 3 of bluetongue virus assists virus release by recruiting ESCRT-I protein Tsg101. J Virol </w:t>
      </w:r>
      <w:r w:rsidRPr="00262854">
        <w:rPr>
          <w:rFonts w:ascii="Calibri" w:hAnsi="Calibri"/>
          <w:b/>
          <w:noProof/>
        </w:rPr>
        <w:t>80:</w:t>
      </w:r>
      <w:r w:rsidRPr="00262854">
        <w:rPr>
          <w:rFonts w:ascii="Calibri" w:hAnsi="Calibri"/>
          <w:noProof/>
        </w:rPr>
        <w:t>460-473.</w:t>
      </w:r>
      <w:bookmarkEnd w:id="1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6" w:name="_ENREF_16"/>
      <w:r w:rsidRPr="00262854">
        <w:rPr>
          <w:rFonts w:ascii="Calibri" w:hAnsi="Calibri"/>
          <w:noProof/>
        </w:rPr>
        <w:t>1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Feng Z, Hensley L, McKnight KL, Hu F, Madden V, Ping L, Jeong SH, Walker C, Lanford RE, Lemon SM. </w:t>
      </w:r>
      <w:r w:rsidRPr="00262854">
        <w:rPr>
          <w:rFonts w:ascii="Calibri" w:hAnsi="Calibri"/>
          <w:noProof/>
        </w:rPr>
        <w:t xml:space="preserve">2013. A pathogenic picornavirus acquires an envelope by hijacking cellular membranes. Nature </w:t>
      </w:r>
      <w:r w:rsidRPr="00262854">
        <w:rPr>
          <w:rFonts w:ascii="Calibri" w:hAnsi="Calibri"/>
          <w:b/>
          <w:noProof/>
        </w:rPr>
        <w:t>496:</w:t>
      </w:r>
      <w:r w:rsidRPr="00262854">
        <w:rPr>
          <w:rFonts w:ascii="Calibri" w:hAnsi="Calibri"/>
          <w:noProof/>
        </w:rPr>
        <w:t>367-371.</w:t>
      </w:r>
      <w:bookmarkEnd w:id="1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7" w:name="_ENREF_17"/>
      <w:r w:rsidRPr="00262854">
        <w:rPr>
          <w:rFonts w:ascii="Calibri" w:hAnsi="Calibri"/>
          <w:noProof/>
        </w:rPr>
        <w:t>1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ird SW, Maynard ND, Covert MW, Kirkegaard K. </w:t>
      </w:r>
      <w:r w:rsidRPr="00262854">
        <w:rPr>
          <w:rFonts w:ascii="Calibri" w:hAnsi="Calibri"/>
          <w:noProof/>
        </w:rPr>
        <w:t xml:space="preserve">2014. Nonlytic viral spread enhanced by autophagy components. Proc Natl Acad Sci U S A </w:t>
      </w:r>
      <w:r w:rsidRPr="00262854">
        <w:rPr>
          <w:rFonts w:ascii="Calibri" w:hAnsi="Calibri"/>
          <w:b/>
          <w:noProof/>
        </w:rPr>
        <w:t>111:</w:t>
      </w:r>
      <w:r w:rsidRPr="00262854">
        <w:rPr>
          <w:rFonts w:ascii="Calibri" w:hAnsi="Calibri"/>
          <w:noProof/>
        </w:rPr>
        <w:t>13081-13086.</w:t>
      </w:r>
      <w:bookmarkEnd w:id="1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8" w:name="_ENREF_18"/>
      <w:r w:rsidRPr="00262854">
        <w:rPr>
          <w:rFonts w:ascii="Calibri" w:hAnsi="Calibri"/>
          <w:noProof/>
        </w:rPr>
        <w:t>1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Tucker SP, Thornton CL, Wimmer E, Compans RW. </w:t>
      </w:r>
      <w:r w:rsidRPr="00262854">
        <w:rPr>
          <w:rFonts w:ascii="Calibri" w:hAnsi="Calibri"/>
          <w:noProof/>
        </w:rPr>
        <w:t xml:space="preserve">1993. Vectorial release of poliovirus from polarized human intestinal epithelial cells. J Virol </w:t>
      </w:r>
      <w:r w:rsidRPr="00262854">
        <w:rPr>
          <w:rFonts w:ascii="Calibri" w:hAnsi="Calibri"/>
          <w:b/>
          <w:noProof/>
        </w:rPr>
        <w:t>67:</w:t>
      </w:r>
      <w:r w:rsidRPr="00262854">
        <w:rPr>
          <w:rFonts w:ascii="Calibri" w:hAnsi="Calibri"/>
          <w:noProof/>
        </w:rPr>
        <w:t>4274-4282.</w:t>
      </w:r>
      <w:bookmarkEnd w:id="1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9" w:name="_ENREF_19"/>
      <w:r w:rsidRPr="00262854">
        <w:rPr>
          <w:rFonts w:ascii="Calibri" w:hAnsi="Calibri"/>
          <w:noProof/>
        </w:rPr>
        <w:t>1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layson ET, Brando LV, Compans RW. </w:t>
      </w:r>
      <w:r w:rsidRPr="00262854">
        <w:rPr>
          <w:rFonts w:ascii="Calibri" w:hAnsi="Calibri"/>
          <w:noProof/>
        </w:rPr>
        <w:t xml:space="preserve">1989. Release of simian virus 40 virions from epithelial cells is polarized and occurs without cell lysis. J Virol </w:t>
      </w:r>
      <w:r w:rsidRPr="00262854">
        <w:rPr>
          <w:rFonts w:ascii="Calibri" w:hAnsi="Calibri"/>
          <w:b/>
          <w:noProof/>
        </w:rPr>
        <w:t>63:</w:t>
      </w:r>
      <w:r w:rsidRPr="00262854">
        <w:rPr>
          <w:rFonts w:ascii="Calibri" w:hAnsi="Calibri"/>
          <w:noProof/>
        </w:rPr>
        <w:t>2278-2288.</w:t>
      </w:r>
      <w:bookmarkEnd w:id="1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0" w:name="_ENREF_20"/>
      <w:r w:rsidRPr="00262854">
        <w:rPr>
          <w:rFonts w:ascii="Calibri" w:hAnsi="Calibri"/>
          <w:noProof/>
        </w:rPr>
        <w:t>2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Jourdan N, Maurice M, Delautier D, Quero AM, Servin AL, Trugnan G. </w:t>
      </w:r>
      <w:r w:rsidRPr="00262854">
        <w:rPr>
          <w:rFonts w:ascii="Calibri" w:hAnsi="Calibri"/>
          <w:noProof/>
        </w:rPr>
        <w:t xml:space="preserve">1997. Rotavirus is released from the apical surface of cultured human intestinal cells through nonconventional vesicular transport that bypasses the Golgi apparatus. J Virol </w:t>
      </w:r>
      <w:r w:rsidRPr="00262854">
        <w:rPr>
          <w:rFonts w:ascii="Calibri" w:hAnsi="Calibri"/>
          <w:b/>
          <w:noProof/>
        </w:rPr>
        <w:t>71:</w:t>
      </w:r>
      <w:r w:rsidRPr="00262854">
        <w:rPr>
          <w:rFonts w:ascii="Calibri" w:hAnsi="Calibri"/>
          <w:noProof/>
        </w:rPr>
        <w:t>8268-8278.</w:t>
      </w:r>
      <w:bookmarkEnd w:id="20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1" w:name="_ENREF_21"/>
      <w:r w:rsidRPr="00262854">
        <w:rPr>
          <w:rFonts w:ascii="Calibri" w:hAnsi="Calibri"/>
          <w:noProof/>
        </w:rPr>
        <w:t>21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Pintel D, Dadachanji D, Astell CR, Ward DC. </w:t>
      </w:r>
      <w:r w:rsidRPr="00262854">
        <w:rPr>
          <w:rFonts w:ascii="Calibri" w:hAnsi="Calibri"/>
          <w:noProof/>
        </w:rPr>
        <w:t xml:space="preserve">1983. The genome of minute virus of mice, an autonomous parvovirus, encodes two overlapping transcription units. Nucleic Acids Res </w:t>
      </w:r>
      <w:r w:rsidRPr="00262854">
        <w:rPr>
          <w:rFonts w:ascii="Calibri" w:hAnsi="Calibri"/>
          <w:b/>
          <w:noProof/>
        </w:rPr>
        <w:t>11:</w:t>
      </w:r>
      <w:r w:rsidRPr="00262854">
        <w:rPr>
          <w:rFonts w:ascii="Calibri" w:hAnsi="Calibri"/>
          <w:noProof/>
        </w:rPr>
        <w:t>1019-1038.</w:t>
      </w:r>
      <w:bookmarkEnd w:id="2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2" w:name="_ENREF_22"/>
      <w:r w:rsidRPr="00262854">
        <w:rPr>
          <w:rFonts w:ascii="Calibri" w:hAnsi="Calibri"/>
          <w:noProof/>
        </w:rPr>
        <w:t>2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aillet-Fauquet P, Perros M, Brandenburger A, Spegelaere P, Rommelaere J. </w:t>
      </w:r>
      <w:r w:rsidRPr="00262854">
        <w:rPr>
          <w:rFonts w:ascii="Calibri" w:hAnsi="Calibri"/>
          <w:noProof/>
        </w:rPr>
        <w:t xml:space="preserve">1990. Programmed killing of human cells by means of an inducible clone of parvoviral genes encoding non-structural proteins. EMBO J </w:t>
      </w:r>
      <w:r w:rsidRPr="00262854">
        <w:rPr>
          <w:rFonts w:ascii="Calibri" w:hAnsi="Calibri"/>
          <w:b/>
          <w:noProof/>
        </w:rPr>
        <w:t>9:</w:t>
      </w:r>
      <w:r w:rsidRPr="00262854">
        <w:rPr>
          <w:rFonts w:ascii="Calibri" w:hAnsi="Calibri"/>
          <w:noProof/>
        </w:rPr>
        <w:t>2989-2995.</w:t>
      </w:r>
      <w:bookmarkEnd w:id="2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3" w:name="_ENREF_23"/>
      <w:r w:rsidRPr="00262854">
        <w:rPr>
          <w:rFonts w:ascii="Calibri" w:hAnsi="Calibri"/>
          <w:noProof/>
        </w:rPr>
        <w:t>23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Herrero YCM, Cornelis JJ, Herold-Mende C, Rommelaere J, Schlehofer JR, Geletneky K. </w:t>
      </w:r>
      <w:r w:rsidRPr="00262854">
        <w:rPr>
          <w:rFonts w:ascii="Calibri" w:hAnsi="Calibri"/>
          <w:noProof/>
        </w:rPr>
        <w:t xml:space="preserve">2004. Parvovirus H-1 infection of human glioma cells leads to complete viral replication and efficient cell killing. Int J Cancer </w:t>
      </w:r>
      <w:r w:rsidRPr="00262854">
        <w:rPr>
          <w:rFonts w:ascii="Calibri" w:hAnsi="Calibri"/>
          <w:b/>
          <w:noProof/>
        </w:rPr>
        <w:t>109:</w:t>
      </w:r>
      <w:r w:rsidRPr="00262854">
        <w:rPr>
          <w:rFonts w:ascii="Calibri" w:hAnsi="Calibri"/>
          <w:noProof/>
        </w:rPr>
        <w:t>76-84.</w:t>
      </w:r>
      <w:bookmarkEnd w:id="2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4" w:name="_ENREF_24"/>
      <w:r w:rsidRPr="00262854">
        <w:rPr>
          <w:rFonts w:ascii="Calibri" w:hAnsi="Calibri"/>
          <w:noProof/>
        </w:rPr>
        <w:t>2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orbau R, Duverger V, Rommelaere L, Nuesch JPF. </w:t>
      </w:r>
      <w:r w:rsidRPr="00262854">
        <w:rPr>
          <w:rFonts w:ascii="Calibri" w:hAnsi="Calibri"/>
          <w:noProof/>
        </w:rPr>
        <w:t xml:space="preserve">2000. Regulation of MVM NS1 by protein kinase C: Impact of mutagenesis at consensus phosphorylation sites on replicative functions and cytopathic effects. Virology </w:t>
      </w:r>
      <w:r w:rsidRPr="00262854">
        <w:rPr>
          <w:rFonts w:ascii="Calibri" w:hAnsi="Calibri"/>
          <w:b/>
          <w:noProof/>
        </w:rPr>
        <w:t>278:</w:t>
      </w:r>
      <w:r w:rsidRPr="00262854">
        <w:rPr>
          <w:rFonts w:ascii="Calibri" w:hAnsi="Calibri"/>
          <w:noProof/>
        </w:rPr>
        <w:t>151-167.</w:t>
      </w:r>
      <w:bookmarkEnd w:id="2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5" w:name="_ENREF_25"/>
      <w:r w:rsidRPr="00262854">
        <w:rPr>
          <w:rFonts w:ascii="Calibri" w:hAnsi="Calibri"/>
          <w:noProof/>
        </w:rPr>
        <w:t>2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ar S, Rommelaere J, Nuesch JPF. </w:t>
      </w:r>
      <w:r w:rsidRPr="00262854">
        <w:rPr>
          <w:rFonts w:ascii="Calibri" w:hAnsi="Calibri"/>
          <w:noProof/>
        </w:rPr>
        <w:t xml:space="preserve">2013. Vesicular Transport of Progeny Parvovirus Particles through ER and Golgi Regulates Maturation and Cytolysis. Plos Pathogens </w:t>
      </w:r>
      <w:r w:rsidRPr="00262854">
        <w:rPr>
          <w:rFonts w:ascii="Calibri" w:hAnsi="Calibri"/>
          <w:b/>
          <w:noProof/>
        </w:rPr>
        <w:t>9</w:t>
      </w:r>
      <w:r w:rsidRPr="00262854">
        <w:rPr>
          <w:rFonts w:ascii="Calibri" w:hAnsi="Calibri"/>
          <w:noProof/>
        </w:rPr>
        <w:t>.</w:t>
      </w:r>
      <w:bookmarkEnd w:id="2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6" w:name="_ENREF_26"/>
      <w:r w:rsidRPr="00262854">
        <w:rPr>
          <w:rFonts w:ascii="Calibri" w:hAnsi="Calibri"/>
          <w:noProof/>
        </w:rPr>
        <w:lastRenderedPageBreak/>
        <w:t>2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ar S, Daeffler L, Rommelaere J, Nuesch JPF. </w:t>
      </w:r>
      <w:r w:rsidRPr="00262854">
        <w:rPr>
          <w:rFonts w:ascii="Calibri" w:hAnsi="Calibri"/>
          <w:noProof/>
        </w:rPr>
        <w:t xml:space="preserve">2008. Vesicular egress of non-enveloped lytic parvoviruses depends on gelsolin functioning. Plos Pathogens </w:t>
      </w:r>
      <w:r w:rsidRPr="00262854">
        <w:rPr>
          <w:rFonts w:ascii="Calibri" w:hAnsi="Calibri"/>
          <w:b/>
          <w:noProof/>
        </w:rPr>
        <w:t>4</w:t>
      </w:r>
      <w:r w:rsidRPr="00262854">
        <w:rPr>
          <w:rFonts w:ascii="Calibri" w:hAnsi="Calibri"/>
          <w:noProof/>
        </w:rPr>
        <w:t>.</w:t>
      </w:r>
      <w:bookmarkEnd w:id="2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7" w:name="_ENREF_27"/>
      <w:r w:rsidRPr="00262854">
        <w:rPr>
          <w:rFonts w:ascii="Calibri" w:hAnsi="Calibri"/>
          <w:noProof/>
        </w:rPr>
        <w:t>2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roto B, Valle N, Saffrich R, Almendral JM. </w:t>
      </w:r>
      <w:r w:rsidRPr="00262854">
        <w:rPr>
          <w:rFonts w:ascii="Calibri" w:hAnsi="Calibri"/>
          <w:noProof/>
        </w:rPr>
        <w:t xml:space="preserve">2004. Nuclear export of the nonenveloped parvovirus virion is directed by an unordered protein signal exposed on the capsid surface. J Virol </w:t>
      </w:r>
      <w:r w:rsidRPr="00262854">
        <w:rPr>
          <w:rFonts w:ascii="Calibri" w:hAnsi="Calibri"/>
          <w:b/>
          <w:noProof/>
        </w:rPr>
        <w:t>78:</w:t>
      </w:r>
      <w:r w:rsidRPr="00262854">
        <w:rPr>
          <w:rFonts w:ascii="Calibri" w:hAnsi="Calibri"/>
          <w:noProof/>
        </w:rPr>
        <w:t>10685-10694.</w:t>
      </w:r>
      <w:bookmarkEnd w:id="2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8" w:name="_ENREF_28"/>
      <w:r w:rsidRPr="00262854">
        <w:rPr>
          <w:rFonts w:ascii="Calibri" w:hAnsi="Calibri"/>
          <w:noProof/>
        </w:rPr>
        <w:t>2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odendorf U, Cziepluch C, Jauniaux JC, Rommelaere J, Salome N. </w:t>
      </w:r>
      <w:r w:rsidRPr="00262854">
        <w:rPr>
          <w:rFonts w:ascii="Calibri" w:hAnsi="Calibri"/>
          <w:noProof/>
        </w:rPr>
        <w:t xml:space="preserve">1999. Nuclear export factor CRM1 interacts with nonstructural proteins NS2 from parvovirus minute virus of mice. J Virol </w:t>
      </w:r>
      <w:r w:rsidRPr="00262854">
        <w:rPr>
          <w:rFonts w:ascii="Calibri" w:hAnsi="Calibri"/>
          <w:b/>
          <w:noProof/>
        </w:rPr>
        <w:t>73:</w:t>
      </w:r>
      <w:r w:rsidRPr="00262854">
        <w:rPr>
          <w:rFonts w:ascii="Calibri" w:hAnsi="Calibri"/>
          <w:noProof/>
        </w:rPr>
        <w:t>7769-7779.</w:t>
      </w:r>
      <w:bookmarkEnd w:id="2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9" w:name="_ENREF_29"/>
      <w:r w:rsidRPr="00262854">
        <w:rPr>
          <w:rFonts w:ascii="Calibri" w:hAnsi="Calibri"/>
          <w:noProof/>
        </w:rPr>
        <w:t>2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Ohshima T, Nakajima T, Oishi T, Imamoto N, Yoneda Y, Fukamizu A, Yagami K. </w:t>
      </w:r>
      <w:r w:rsidRPr="00262854">
        <w:rPr>
          <w:rFonts w:ascii="Calibri" w:hAnsi="Calibri"/>
          <w:noProof/>
        </w:rPr>
        <w:t xml:space="preserve">1999. CRM1 mediates nuclear export of nonstructural protein 2 from parvovirus minute virus of mice. Biochem Biophys Res Commun </w:t>
      </w:r>
      <w:r w:rsidRPr="00262854">
        <w:rPr>
          <w:rFonts w:ascii="Calibri" w:hAnsi="Calibri"/>
          <w:b/>
          <w:noProof/>
        </w:rPr>
        <w:t>264:</w:t>
      </w:r>
      <w:r w:rsidRPr="00262854">
        <w:rPr>
          <w:rFonts w:ascii="Calibri" w:hAnsi="Calibri"/>
          <w:noProof/>
        </w:rPr>
        <w:t>144-150.</w:t>
      </w:r>
      <w:bookmarkEnd w:id="2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0" w:name="_ENREF_30"/>
      <w:r w:rsidRPr="00262854">
        <w:rPr>
          <w:rFonts w:ascii="Calibri" w:hAnsi="Calibri"/>
          <w:noProof/>
        </w:rPr>
        <w:t>3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achury MV, Weis K. </w:t>
      </w:r>
      <w:r w:rsidRPr="00262854">
        <w:rPr>
          <w:rFonts w:ascii="Calibri" w:hAnsi="Calibri"/>
          <w:noProof/>
        </w:rPr>
        <w:t xml:space="preserve">1999. The direction of transport through the nuclear pore can be inverted. Proc Natl Acad Sci U S A </w:t>
      </w:r>
      <w:r w:rsidRPr="00262854">
        <w:rPr>
          <w:rFonts w:ascii="Calibri" w:hAnsi="Calibri"/>
          <w:b/>
          <w:noProof/>
        </w:rPr>
        <w:t>96:</w:t>
      </w:r>
      <w:r w:rsidRPr="00262854">
        <w:rPr>
          <w:rFonts w:ascii="Calibri" w:hAnsi="Calibri"/>
          <w:noProof/>
        </w:rPr>
        <w:t>9622-9627.</w:t>
      </w:r>
      <w:bookmarkEnd w:id="30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1" w:name="_ENREF_31"/>
      <w:r w:rsidRPr="00262854">
        <w:rPr>
          <w:rFonts w:ascii="Calibri" w:hAnsi="Calibri"/>
          <w:noProof/>
        </w:rPr>
        <w:t>31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Engelsma D, Valle N, Fish A, Salome N, Almendral JM, Fornerod M. </w:t>
      </w:r>
      <w:r w:rsidRPr="00262854">
        <w:rPr>
          <w:rFonts w:ascii="Calibri" w:hAnsi="Calibri"/>
          <w:noProof/>
        </w:rPr>
        <w:t xml:space="preserve">2008. A supraphysiological nuclear export signal is required for parvovirus nuclear export. Molecular Biology of the Cell </w:t>
      </w:r>
      <w:r w:rsidRPr="00262854">
        <w:rPr>
          <w:rFonts w:ascii="Calibri" w:hAnsi="Calibri"/>
          <w:b/>
          <w:noProof/>
        </w:rPr>
        <w:t>19:</w:t>
      </w:r>
      <w:r w:rsidRPr="00262854">
        <w:rPr>
          <w:rFonts w:ascii="Calibri" w:hAnsi="Calibri"/>
          <w:noProof/>
        </w:rPr>
        <w:t>2544-2552.</w:t>
      </w:r>
      <w:bookmarkEnd w:id="3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2" w:name="_ENREF_32"/>
      <w:r w:rsidRPr="00262854">
        <w:rPr>
          <w:rFonts w:ascii="Calibri" w:hAnsi="Calibri"/>
          <w:noProof/>
        </w:rPr>
        <w:t>3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Kudo N, Wolff B, Sekimoto T, Schreiner EP, Yoneda Y, Yanagida M, Horinouchi S, Yoshida M. </w:t>
      </w:r>
      <w:r w:rsidRPr="00262854">
        <w:rPr>
          <w:rFonts w:ascii="Calibri" w:hAnsi="Calibri"/>
          <w:noProof/>
        </w:rPr>
        <w:t xml:space="preserve">1998. Leptomycin B inhibition of signal-mediated nuclear export by direct binding to CRM1. Experimental Cell Research </w:t>
      </w:r>
      <w:r w:rsidRPr="00262854">
        <w:rPr>
          <w:rFonts w:ascii="Calibri" w:hAnsi="Calibri"/>
          <w:b/>
          <w:noProof/>
        </w:rPr>
        <w:t>242:</w:t>
      </w:r>
      <w:r w:rsidRPr="00262854">
        <w:rPr>
          <w:rFonts w:ascii="Calibri" w:hAnsi="Calibri"/>
          <w:noProof/>
        </w:rPr>
        <w:t>540-547.</w:t>
      </w:r>
      <w:bookmarkEnd w:id="3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3" w:name="_ENREF_33"/>
      <w:r w:rsidRPr="00262854">
        <w:rPr>
          <w:rFonts w:ascii="Calibri" w:hAnsi="Calibri"/>
          <w:noProof/>
        </w:rPr>
        <w:t>33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roto B, Ramirez JC, Almendral JM. </w:t>
      </w:r>
      <w:r w:rsidRPr="00262854">
        <w:rPr>
          <w:rFonts w:ascii="Calibri" w:hAnsi="Calibri"/>
          <w:noProof/>
        </w:rPr>
        <w:t xml:space="preserve">2000. Phosphorylation status of the parvovirus minute virus of mice particle: mapping and biological relevance of the major phosphorylation sites. J Virol </w:t>
      </w:r>
      <w:r w:rsidRPr="00262854">
        <w:rPr>
          <w:rFonts w:ascii="Calibri" w:hAnsi="Calibri"/>
          <w:b/>
          <w:noProof/>
        </w:rPr>
        <w:t>74:</w:t>
      </w:r>
      <w:r w:rsidRPr="00262854">
        <w:rPr>
          <w:rFonts w:ascii="Calibri" w:hAnsi="Calibri"/>
          <w:noProof/>
        </w:rPr>
        <w:t>10892-10902.</w:t>
      </w:r>
      <w:bookmarkEnd w:id="3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4" w:name="_ENREF_34"/>
      <w:r w:rsidRPr="00262854">
        <w:rPr>
          <w:rFonts w:ascii="Calibri" w:hAnsi="Calibri"/>
          <w:noProof/>
        </w:rPr>
        <w:t>3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uesch ER, Lachmann S, Rommelaere J. </w:t>
      </w:r>
      <w:r w:rsidRPr="00262854">
        <w:rPr>
          <w:rFonts w:ascii="Calibri" w:hAnsi="Calibri"/>
          <w:noProof/>
        </w:rPr>
        <w:t xml:space="preserve">2005. Selective alterations of the host cell architecture upon infection with parvovirus minute virus of mice. Virology </w:t>
      </w:r>
      <w:r w:rsidRPr="00262854">
        <w:rPr>
          <w:rFonts w:ascii="Calibri" w:hAnsi="Calibri"/>
          <w:b/>
          <w:noProof/>
        </w:rPr>
        <w:t>331:</w:t>
      </w:r>
      <w:r w:rsidRPr="00262854">
        <w:rPr>
          <w:rFonts w:ascii="Calibri" w:hAnsi="Calibri"/>
          <w:noProof/>
        </w:rPr>
        <w:t>159-174.</w:t>
      </w:r>
      <w:bookmarkEnd w:id="3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5" w:name="_ENREF_35"/>
      <w:r w:rsidRPr="00262854">
        <w:rPr>
          <w:rFonts w:ascii="Calibri" w:hAnsi="Calibri"/>
          <w:noProof/>
        </w:rPr>
        <w:t>3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uesch JP, Rommelaere J. </w:t>
      </w:r>
      <w:r w:rsidRPr="00262854">
        <w:rPr>
          <w:rFonts w:ascii="Calibri" w:hAnsi="Calibri"/>
          <w:noProof/>
        </w:rPr>
        <w:t xml:space="preserve">2006. NS1 interaction with CKII alpha: novel protein complex mediating parvovirus-induced cytotoxicity. J Virol </w:t>
      </w:r>
      <w:r w:rsidRPr="00262854">
        <w:rPr>
          <w:rFonts w:ascii="Calibri" w:hAnsi="Calibri"/>
          <w:b/>
          <w:noProof/>
        </w:rPr>
        <w:t>80:</w:t>
      </w:r>
      <w:r w:rsidRPr="00262854">
        <w:rPr>
          <w:rFonts w:ascii="Calibri" w:hAnsi="Calibri"/>
          <w:noProof/>
        </w:rPr>
        <w:t>4729-4739.</w:t>
      </w:r>
      <w:bookmarkEnd w:id="3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6" w:name="_ENREF_36"/>
      <w:r w:rsidRPr="00262854">
        <w:rPr>
          <w:rFonts w:ascii="Calibri" w:hAnsi="Calibri"/>
          <w:noProof/>
        </w:rPr>
        <w:t>3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Di Piazza M, Mader C, Geletneky K, Herrero YCM, Weber E, Schlehofer J, Deleu L, Rommelaere J. </w:t>
      </w:r>
      <w:r w:rsidRPr="00262854">
        <w:rPr>
          <w:rFonts w:ascii="Calibri" w:hAnsi="Calibri"/>
          <w:noProof/>
        </w:rPr>
        <w:t xml:space="preserve">2007. Cytosolic activation of cathepsins mediates parvovirus H-1-induced killing of cisplatin and TRAIL-resistant glioma cells. J Virol </w:t>
      </w:r>
      <w:r w:rsidRPr="00262854">
        <w:rPr>
          <w:rFonts w:ascii="Calibri" w:hAnsi="Calibri"/>
          <w:b/>
          <w:noProof/>
        </w:rPr>
        <w:t>81:</w:t>
      </w:r>
      <w:r w:rsidRPr="00262854">
        <w:rPr>
          <w:rFonts w:ascii="Calibri" w:hAnsi="Calibri"/>
          <w:noProof/>
        </w:rPr>
        <w:t>4186-4198.</w:t>
      </w:r>
      <w:bookmarkEnd w:id="3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7" w:name="_ENREF_37"/>
      <w:r w:rsidRPr="00262854">
        <w:rPr>
          <w:rFonts w:ascii="Calibri" w:hAnsi="Calibri"/>
          <w:noProof/>
        </w:rPr>
        <w:t>3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Praefcke GJ, McMahon HT. </w:t>
      </w:r>
      <w:r w:rsidRPr="00262854">
        <w:rPr>
          <w:rFonts w:ascii="Calibri" w:hAnsi="Calibri"/>
          <w:noProof/>
        </w:rPr>
        <w:t xml:space="preserve">2004. The dynamin superfamily: universal membrane tubulation and fission molecules? Nat Rev Mol Cell Biol </w:t>
      </w:r>
      <w:r w:rsidRPr="00262854">
        <w:rPr>
          <w:rFonts w:ascii="Calibri" w:hAnsi="Calibri"/>
          <w:b/>
          <w:noProof/>
        </w:rPr>
        <w:t>5:</w:t>
      </w:r>
      <w:r w:rsidRPr="00262854">
        <w:rPr>
          <w:rFonts w:ascii="Calibri" w:hAnsi="Calibri"/>
          <w:noProof/>
        </w:rPr>
        <w:t>133-147.</w:t>
      </w:r>
      <w:bookmarkEnd w:id="3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8" w:name="_ENREF_38"/>
      <w:r w:rsidRPr="00262854">
        <w:rPr>
          <w:rFonts w:ascii="Calibri" w:hAnsi="Calibri"/>
          <w:noProof/>
        </w:rPr>
        <w:t>3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Stamnes M. </w:t>
      </w:r>
      <w:r w:rsidRPr="00262854">
        <w:rPr>
          <w:rFonts w:ascii="Calibri" w:hAnsi="Calibri"/>
          <w:noProof/>
        </w:rPr>
        <w:t xml:space="preserve">2002. Regulating the actin cytoskeleton during vesicular transport. Curr Opin Cell Biol </w:t>
      </w:r>
      <w:r w:rsidRPr="00262854">
        <w:rPr>
          <w:rFonts w:ascii="Calibri" w:hAnsi="Calibri"/>
          <w:b/>
          <w:noProof/>
        </w:rPr>
        <w:t>14:</w:t>
      </w:r>
      <w:r w:rsidRPr="00262854">
        <w:rPr>
          <w:rFonts w:ascii="Calibri" w:hAnsi="Calibri"/>
          <w:noProof/>
        </w:rPr>
        <w:t>428-433.</w:t>
      </w:r>
      <w:bookmarkEnd w:id="3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9" w:name="_ENREF_39"/>
      <w:r w:rsidRPr="00262854">
        <w:rPr>
          <w:rFonts w:ascii="Calibri" w:hAnsi="Calibri"/>
          <w:noProof/>
        </w:rPr>
        <w:t>3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Slepchenko BM, Semenova I, Zaliapin I, Rodionov V. </w:t>
      </w:r>
      <w:r w:rsidRPr="00262854">
        <w:rPr>
          <w:rFonts w:ascii="Calibri" w:hAnsi="Calibri"/>
          <w:noProof/>
        </w:rPr>
        <w:t xml:space="preserve">2007. Switching of membrane organelles between cytoskeletal transport systems is determined by regulation of the microtubule-based transport. J Cell Biol </w:t>
      </w:r>
      <w:r w:rsidRPr="00262854">
        <w:rPr>
          <w:rFonts w:ascii="Calibri" w:hAnsi="Calibri"/>
          <w:b/>
          <w:noProof/>
        </w:rPr>
        <w:t>179:</w:t>
      </w:r>
      <w:r w:rsidRPr="00262854">
        <w:rPr>
          <w:rFonts w:ascii="Calibri" w:hAnsi="Calibri"/>
          <w:noProof/>
        </w:rPr>
        <w:t>635-641.</w:t>
      </w:r>
      <w:bookmarkEnd w:id="3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  <w:lang w:val="es-ES"/>
        </w:rPr>
      </w:pPr>
      <w:bookmarkStart w:id="40" w:name="_ENREF_40"/>
      <w:r w:rsidRPr="00262854">
        <w:rPr>
          <w:rFonts w:ascii="Calibri" w:hAnsi="Calibri"/>
          <w:noProof/>
        </w:rPr>
        <w:t>4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uesch JP, Bar S, Lachmann S, Rommelaere J. </w:t>
      </w:r>
      <w:r w:rsidRPr="00262854">
        <w:rPr>
          <w:rFonts w:ascii="Calibri" w:hAnsi="Calibri"/>
          <w:noProof/>
        </w:rPr>
        <w:t xml:space="preserve">2009. Ezrin-radixin-moesin family proteins are involved in parvovirus replication and spreading. </w:t>
      </w:r>
      <w:r w:rsidRPr="00262854">
        <w:rPr>
          <w:rFonts w:ascii="Calibri" w:hAnsi="Calibri"/>
          <w:noProof/>
          <w:lang w:val="es-ES"/>
        </w:rPr>
        <w:t xml:space="preserve">J Virol </w:t>
      </w:r>
      <w:r w:rsidRPr="00262854">
        <w:rPr>
          <w:rFonts w:ascii="Calibri" w:hAnsi="Calibri"/>
          <w:b/>
          <w:noProof/>
          <w:lang w:val="es-ES"/>
        </w:rPr>
        <w:t>83:</w:t>
      </w:r>
      <w:r w:rsidRPr="00262854">
        <w:rPr>
          <w:rFonts w:ascii="Calibri" w:hAnsi="Calibri"/>
          <w:noProof/>
          <w:lang w:val="es-ES"/>
        </w:rPr>
        <w:t>5854-5863.</w:t>
      </w:r>
      <w:bookmarkEnd w:id="40"/>
    </w:p>
    <w:p w:rsidR="00262854" w:rsidRPr="00262854" w:rsidRDefault="00262854" w:rsidP="00262854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41" w:name="_ENREF_41"/>
      <w:r w:rsidRPr="00262854">
        <w:rPr>
          <w:rFonts w:ascii="Calibri" w:hAnsi="Calibri"/>
          <w:noProof/>
          <w:lang w:val="es-ES"/>
        </w:rPr>
        <w:t>41.</w:t>
      </w:r>
      <w:r w:rsidRPr="00262854">
        <w:rPr>
          <w:rFonts w:ascii="Calibri" w:hAnsi="Calibri"/>
          <w:noProof/>
          <w:lang w:val="es-ES"/>
        </w:rPr>
        <w:tab/>
      </w:r>
      <w:r w:rsidRPr="00262854">
        <w:rPr>
          <w:rFonts w:ascii="Calibri" w:hAnsi="Calibri"/>
          <w:b/>
          <w:noProof/>
          <w:lang w:val="es-ES"/>
        </w:rPr>
        <w:t xml:space="preserve">Mani B, Baltzer C, Valle N, Almendral JM, Kempf C, Ros C. </w:t>
      </w:r>
      <w:r w:rsidRPr="00262854">
        <w:rPr>
          <w:rFonts w:ascii="Calibri" w:hAnsi="Calibri"/>
          <w:noProof/>
          <w:lang w:val="es-ES"/>
        </w:rPr>
        <w:t xml:space="preserve">2006. </w:t>
      </w:r>
      <w:r w:rsidRPr="00262854">
        <w:rPr>
          <w:rFonts w:ascii="Calibri" w:hAnsi="Calibri"/>
          <w:noProof/>
        </w:rPr>
        <w:t xml:space="preserve">Low pH-dependent endosomal processing of the incoming parvovirus minute virus of mice virion leads to externalization of the VP1 N-terminal sequence (N-VP1), N-VP2 cleavage, and uncoating of the full-length genome. J Virol </w:t>
      </w:r>
      <w:r w:rsidRPr="00262854">
        <w:rPr>
          <w:rFonts w:ascii="Calibri" w:hAnsi="Calibri"/>
          <w:b/>
          <w:noProof/>
        </w:rPr>
        <w:t>80:</w:t>
      </w:r>
      <w:r w:rsidRPr="00262854">
        <w:rPr>
          <w:rFonts w:ascii="Calibri" w:hAnsi="Calibri"/>
          <w:noProof/>
        </w:rPr>
        <w:t>1015-1024.</w:t>
      </w:r>
      <w:bookmarkEnd w:id="41"/>
    </w:p>
    <w:p w:rsidR="00262854" w:rsidRDefault="00262854" w:rsidP="00262854">
      <w:pPr>
        <w:spacing w:line="240" w:lineRule="auto"/>
        <w:jc w:val="both"/>
        <w:rPr>
          <w:rFonts w:ascii="Calibri" w:hAnsi="Calibri"/>
          <w:noProof/>
        </w:rPr>
      </w:pPr>
    </w:p>
    <w:p w:rsidR="00F6243F" w:rsidRPr="00E5169C" w:rsidRDefault="008224A3" w:rsidP="006C5831">
      <w:pPr>
        <w:tabs>
          <w:tab w:val="left" w:pos="5385"/>
        </w:tabs>
        <w:spacing w:line="480" w:lineRule="auto"/>
        <w:jc w:val="both"/>
      </w:pPr>
      <w:r>
        <w:fldChar w:fldCharType="end"/>
      </w:r>
    </w:p>
    <w:sectPr w:rsidR="00F6243F" w:rsidRPr="00E5169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C04062"/>
    <w:multiLevelType w:val="hybridMultilevel"/>
    <w:tmpl w:val="C964846A"/>
    <w:lvl w:ilvl="0" w:tplc="D966D37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F13DC8"/>
    <w:multiLevelType w:val="hybridMultilevel"/>
    <w:tmpl w:val="73B8D9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9170AE7"/>
    <w:multiLevelType w:val="hybridMultilevel"/>
    <w:tmpl w:val="E80CBB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E1D4CC0"/>
    <w:multiLevelType w:val="hybridMultilevel"/>
    <w:tmpl w:val="630AE18E"/>
    <w:lvl w:ilvl="0" w:tplc="11041AF4">
      <w:numFmt w:val="bullet"/>
      <w:lvlText w:val="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autoHyphenation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_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0&lt;/item&gt;&lt;item&gt;12&lt;/item&gt;&lt;item&gt;14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9&lt;/item&gt;&lt;item&gt;31&lt;/item&gt;&lt;item&gt;32&lt;/item&gt;&lt;item&gt;33&lt;/item&gt;&lt;item&gt;36&lt;/item&gt;&lt;item&gt;37&lt;/item&gt;&lt;item&gt;40&lt;/item&gt;&lt;item&gt;41&lt;/item&gt;&lt;item&gt;42&lt;/item&gt;&lt;item&gt;44&lt;/item&gt;&lt;item&gt;45&lt;/item&gt;&lt;item&gt;46&lt;/item&gt;&lt;item&gt;47&lt;/item&gt;&lt;item&gt;48&lt;/item&gt;&lt;item&gt;49&lt;/item&gt;&lt;item&gt;50&lt;/item&gt;&lt;item&gt;51&lt;/item&gt;&lt;item&gt;80&lt;/item&gt;&lt;item&gt;81&lt;/item&gt;&lt;item&gt;82&lt;/item&gt;&lt;/record-ids&gt;&lt;/item&gt;&lt;/Libraries&gt;"/>
  </w:docVars>
  <w:rsids>
    <w:rsidRoot w:val="00753E5D"/>
    <w:rsid w:val="000005DC"/>
    <w:rsid w:val="00014233"/>
    <w:rsid w:val="00037058"/>
    <w:rsid w:val="00056DD9"/>
    <w:rsid w:val="0006346B"/>
    <w:rsid w:val="00080F2A"/>
    <w:rsid w:val="00081175"/>
    <w:rsid w:val="000B0CD6"/>
    <w:rsid w:val="000C398E"/>
    <w:rsid w:val="000E4A83"/>
    <w:rsid w:val="00100F6C"/>
    <w:rsid w:val="00101505"/>
    <w:rsid w:val="001063CC"/>
    <w:rsid w:val="00106C80"/>
    <w:rsid w:val="00110E3D"/>
    <w:rsid w:val="00115D83"/>
    <w:rsid w:val="0012373A"/>
    <w:rsid w:val="00126931"/>
    <w:rsid w:val="00132E3C"/>
    <w:rsid w:val="00166ACC"/>
    <w:rsid w:val="00167D61"/>
    <w:rsid w:val="00181048"/>
    <w:rsid w:val="0018278D"/>
    <w:rsid w:val="00190BDB"/>
    <w:rsid w:val="001A3A69"/>
    <w:rsid w:val="001A4999"/>
    <w:rsid w:val="001B21F7"/>
    <w:rsid w:val="001B6652"/>
    <w:rsid w:val="001C71FE"/>
    <w:rsid w:val="001E0DEF"/>
    <w:rsid w:val="001F6DB7"/>
    <w:rsid w:val="002035FD"/>
    <w:rsid w:val="00203740"/>
    <w:rsid w:val="0021669E"/>
    <w:rsid w:val="002203CB"/>
    <w:rsid w:val="0022605C"/>
    <w:rsid w:val="002272FC"/>
    <w:rsid w:val="00240B62"/>
    <w:rsid w:val="0025424C"/>
    <w:rsid w:val="00262854"/>
    <w:rsid w:val="002828BD"/>
    <w:rsid w:val="002877CA"/>
    <w:rsid w:val="00291134"/>
    <w:rsid w:val="00291569"/>
    <w:rsid w:val="00292BFF"/>
    <w:rsid w:val="00294C25"/>
    <w:rsid w:val="002A1139"/>
    <w:rsid w:val="002B28D9"/>
    <w:rsid w:val="002B566E"/>
    <w:rsid w:val="002D33E4"/>
    <w:rsid w:val="002E088F"/>
    <w:rsid w:val="00310C2C"/>
    <w:rsid w:val="00311C43"/>
    <w:rsid w:val="00321597"/>
    <w:rsid w:val="003657AC"/>
    <w:rsid w:val="00371ED6"/>
    <w:rsid w:val="00394279"/>
    <w:rsid w:val="003A60EF"/>
    <w:rsid w:val="003B6C1E"/>
    <w:rsid w:val="003C5437"/>
    <w:rsid w:val="003C69CE"/>
    <w:rsid w:val="003D5626"/>
    <w:rsid w:val="00403998"/>
    <w:rsid w:val="00404874"/>
    <w:rsid w:val="0042788D"/>
    <w:rsid w:val="0044060F"/>
    <w:rsid w:val="00440A3D"/>
    <w:rsid w:val="00456400"/>
    <w:rsid w:val="004A3B6D"/>
    <w:rsid w:val="004C7211"/>
    <w:rsid w:val="004E481B"/>
    <w:rsid w:val="004E55D7"/>
    <w:rsid w:val="00505AF3"/>
    <w:rsid w:val="00531536"/>
    <w:rsid w:val="00536E7F"/>
    <w:rsid w:val="0055678E"/>
    <w:rsid w:val="00557A5C"/>
    <w:rsid w:val="00573177"/>
    <w:rsid w:val="005A5E69"/>
    <w:rsid w:val="005C548A"/>
    <w:rsid w:val="005C7039"/>
    <w:rsid w:val="00613AC0"/>
    <w:rsid w:val="006313C1"/>
    <w:rsid w:val="0065408A"/>
    <w:rsid w:val="0066430D"/>
    <w:rsid w:val="00664F36"/>
    <w:rsid w:val="00672152"/>
    <w:rsid w:val="0067326E"/>
    <w:rsid w:val="00682D19"/>
    <w:rsid w:val="00687C63"/>
    <w:rsid w:val="006C5831"/>
    <w:rsid w:val="006E2852"/>
    <w:rsid w:val="006E76F2"/>
    <w:rsid w:val="006F03AE"/>
    <w:rsid w:val="00707FCE"/>
    <w:rsid w:val="00711409"/>
    <w:rsid w:val="00712168"/>
    <w:rsid w:val="007234A7"/>
    <w:rsid w:val="007450A3"/>
    <w:rsid w:val="007520F5"/>
    <w:rsid w:val="00753E5D"/>
    <w:rsid w:val="0075777F"/>
    <w:rsid w:val="007611BA"/>
    <w:rsid w:val="00780EFF"/>
    <w:rsid w:val="007E038E"/>
    <w:rsid w:val="0081449F"/>
    <w:rsid w:val="00816234"/>
    <w:rsid w:val="008224A3"/>
    <w:rsid w:val="00822E2C"/>
    <w:rsid w:val="00837448"/>
    <w:rsid w:val="008545B5"/>
    <w:rsid w:val="00873160"/>
    <w:rsid w:val="00873528"/>
    <w:rsid w:val="008A209E"/>
    <w:rsid w:val="008B0D82"/>
    <w:rsid w:val="008B2C50"/>
    <w:rsid w:val="008E0D85"/>
    <w:rsid w:val="008F11B2"/>
    <w:rsid w:val="008F435C"/>
    <w:rsid w:val="009007AC"/>
    <w:rsid w:val="00905643"/>
    <w:rsid w:val="009233DB"/>
    <w:rsid w:val="00932445"/>
    <w:rsid w:val="00934E55"/>
    <w:rsid w:val="009567AD"/>
    <w:rsid w:val="009907EA"/>
    <w:rsid w:val="0099308F"/>
    <w:rsid w:val="009948C8"/>
    <w:rsid w:val="009A10E0"/>
    <w:rsid w:val="009B5DE1"/>
    <w:rsid w:val="009B789E"/>
    <w:rsid w:val="009C06B0"/>
    <w:rsid w:val="009E295A"/>
    <w:rsid w:val="009F0508"/>
    <w:rsid w:val="00A07F21"/>
    <w:rsid w:val="00A24085"/>
    <w:rsid w:val="00A518EA"/>
    <w:rsid w:val="00A53779"/>
    <w:rsid w:val="00A800BC"/>
    <w:rsid w:val="00AC6D99"/>
    <w:rsid w:val="00B06FDC"/>
    <w:rsid w:val="00B070D8"/>
    <w:rsid w:val="00B21BA0"/>
    <w:rsid w:val="00B2205F"/>
    <w:rsid w:val="00B6115A"/>
    <w:rsid w:val="00B6196E"/>
    <w:rsid w:val="00B7489A"/>
    <w:rsid w:val="00B82036"/>
    <w:rsid w:val="00B94A77"/>
    <w:rsid w:val="00BD46AB"/>
    <w:rsid w:val="00BD62F4"/>
    <w:rsid w:val="00C00BEE"/>
    <w:rsid w:val="00C22BC9"/>
    <w:rsid w:val="00C647D5"/>
    <w:rsid w:val="00C7419E"/>
    <w:rsid w:val="00C7709C"/>
    <w:rsid w:val="00C82C93"/>
    <w:rsid w:val="00C90702"/>
    <w:rsid w:val="00CD461F"/>
    <w:rsid w:val="00CF2F85"/>
    <w:rsid w:val="00CF5B71"/>
    <w:rsid w:val="00D17835"/>
    <w:rsid w:val="00D40F31"/>
    <w:rsid w:val="00D6590A"/>
    <w:rsid w:val="00D8093B"/>
    <w:rsid w:val="00D83FB1"/>
    <w:rsid w:val="00D91B6F"/>
    <w:rsid w:val="00D96206"/>
    <w:rsid w:val="00DC016B"/>
    <w:rsid w:val="00DD50DA"/>
    <w:rsid w:val="00DD600C"/>
    <w:rsid w:val="00DE267E"/>
    <w:rsid w:val="00DE30F1"/>
    <w:rsid w:val="00DF5A43"/>
    <w:rsid w:val="00E20753"/>
    <w:rsid w:val="00E278CE"/>
    <w:rsid w:val="00E34BFF"/>
    <w:rsid w:val="00E5169C"/>
    <w:rsid w:val="00E559FB"/>
    <w:rsid w:val="00E74E54"/>
    <w:rsid w:val="00E765CC"/>
    <w:rsid w:val="00E773A6"/>
    <w:rsid w:val="00E77A4A"/>
    <w:rsid w:val="00E975D7"/>
    <w:rsid w:val="00EA7E13"/>
    <w:rsid w:val="00EB3BA0"/>
    <w:rsid w:val="00EB594D"/>
    <w:rsid w:val="00EB61AB"/>
    <w:rsid w:val="00EC473F"/>
    <w:rsid w:val="00EC515A"/>
    <w:rsid w:val="00EF0D6F"/>
    <w:rsid w:val="00EF16F2"/>
    <w:rsid w:val="00F12BDA"/>
    <w:rsid w:val="00F202C8"/>
    <w:rsid w:val="00F42CA8"/>
    <w:rsid w:val="00F47A7A"/>
    <w:rsid w:val="00F51E49"/>
    <w:rsid w:val="00F6243F"/>
    <w:rsid w:val="00F72FF3"/>
    <w:rsid w:val="00F7625B"/>
    <w:rsid w:val="00F834A7"/>
    <w:rsid w:val="00FB7B46"/>
    <w:rsid w:val="00FC0352"/>
    <w:rsid w:val="00FE6A9D"/>
    <w:rsid w:val="00FF2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6090</Words>
  <Characters>34717</Characters>
  <Application>Microsoft Office Word</Application>
  <DocSecurity>0</DocSecurity>
  <Lines>289</Lines>
  <Paragraphs>8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phael</dc:creator>
  <cp:lastModifiedBy>Raphael</cp:lastModifiedBy>
  <cp:revision>12</cp:revision>
  <cp:lastPrinted>2015-06-04T08:54:00Z</cp:lastPrinted>
  <dcterms:created xsi:type="dcterms:W3CDTF">2015-06-10T09:45:00Z</dcterms:created>
  <dcterms:modified xsi:type="dcterms:W3CDTF">2015-06-16T17:25:00Z</dcterms:modified>
</cp:coreProperties>
</file>